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2DA2F91" w14:textId="138FE4FC" w:rsidR="006356B4" w:rsidRPr="00DA67FC" w:rsidRDefault="006356B4" w:rsidP="006356B4">
      <w:pPr>
        <w:spacing w:line="276" w:lineRule="auto"/>
        <w:jc w:val="center"/>
        <w:rPr>
          <w:rFonts w:ascii="Times New Roman" w:hAnsi="Times New Roman" w:cs="Times New Roman"/>
          <w:b/>
          <w:bCs/>
          <w:sz w:val="32"/>
          <w:szCs w:val="32"/>
          <w:lang w:val="en-US"/>
        </w:rPr>
      </w:pPr>
      <w:r w:rsidRPr="00DA67FC"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Rencana Tugas Mandiri </w:t>
      </w:r>
      <w:r w:rsidR="002E1A49" w:rsidRPr="00DA67FC">
        <w:rPr>
          <w:rFonts w:ascii="Times New Roman" w:hAnsi="Times New Roman" w:cs="Times New Roman"/>
          <w:b/>
          <w:bCs/>
          <w:sz w:val="32"/>
          <w:szCs w:val="32"/>
          <w:lang w:val="en-US"/>
        </w:rPr>
        <w:t>K</w:t>
      </w:r>
      <w:r w:rsidRPr="00DA67FC">
        <w:rPr>
          <w:rFonts w:ascii="Times New Roman" w:hAnsi="Times New Roman" w:cs="Times New Roman"/>
          <w:b/>
          <w:bCs/>
          <w:sz w:val="32"/>
          <w:szCs w:val="32"/>
          <w:lang w:val="en-US"/>
        </w:rPr>
        <w:t>e-2</w:t>
      </w:r>
    </w:p>
    <w:p w14:paraId="275F9216" w14:textId="77777777" w:rsidR="006356B4" w:rsidRPr="00DA67FC" w:rsidRDefault="006356B4" w:rsidP="006356B4">
      <w:pPr>
        <w:spacing w:line="276" w:lineRule="auto"/>
        <w:jc w:val="center"/>
        <w:rPr>
          <w:rFonts w:ascii="Times New Roman" w:hAnsi="Times New Roman" w:cs="Times New Roman"/>
          <w:b/>
          <w:bCs/>
          <w:sz w:val="32"/>
          <w:szCs w:val="32"/>
          <w:lang w:val="en-US"/>
        </w:rPr>
      </w:pPr>
      <w:r w:rsidRPr="00DA67FC">
        <w:rPr>
          <w:rFonts w:ascii="Times New Roman" w:hAnsi="Times New Roman" w:cs="Times New Roman"/>
          <w:b/>
          <w:bCs/>
          <w:sz w:val="32"/>
          <w:szCs w:val="32"/>
          <w:lang w:val="en-US"/>
        </w:rPr>
        <w:t>Mata Kuliah Analisis Data Eksploratif</w:t>
      </w:r>
    </w:p>
    <w:p w14:paraId="3B6D3AC9" w14:textId="77777777" w:rsidR="006356B4" w:rsidRPr="00DA67FC" w:rsidRDefault="006356B4" w:rsidP="006356B4">
      <w:pPr>
        <w:spacing w:line="276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6875072F" w14:textId="05E9E4B1" w:rsidR="006356B4" w:rsidRPr="00DA67FC" w:rsidRDefault="006356B4" w:rsidP="006356B4">
      <w:pPr>
        <w:spacing w:line="276" w:lineRule="auto"/>
        <w:jc w:val="center"/>
        <w:rPr>
          <w:rFonts w:ascii="Times New Roman" w:hAnsi="Times New Roman" w:cs="Times New Roman"/>
        </w:rPr>
      </w:pPr>
      <w:r w:rsidRPr="00DA67FC">
        <w:rPr>
          <w:rFonts w:ascii="Times New Roman" w:hAnsi="Times New Roman" w:cs="Times New Roman"/>
          <w:noProof/>
        </w:rPr>
        <w:drawing>
          <wp:inline distT="0" distB="0" distL="0" distR="0" wp14:anchorId="78F6FFB0" wp14:editId="24A2FC1C">
            <wp:extent cx="1953491" cy="1913885"/>
            <wp:effectExtent l="0" t="0" r="8890" b="0"/>
            <wp:docPr id="76" name="Picture 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6" name="Picture 76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88068" cy="19477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A191EE" w14:textId="77777777" w:rsidR="006356B4" w:rsidRPr="00DA67FC" w:rsidRDefault="006356B4" w:rsidP="006356B4">
      <w:pPr>
        <w:spacing w:line="276" w:lineRule="auto"/>
        <w:jc w:val="center"/>
        <w:rPr>
          <w:rFonts w:ascii="Times New Roman" w:hAnsi="Times New Roman" w:cs="Times New Roman"/>
        </w:rPr>
      </w:pPr>
    </w:p>
    <w:p w14:paraId="0D683AF8" w14:textId="77777777" w:rsidR="006356B4" w:rsidRPr="00DA67FC" w:rsidRDefault="006356B4" w:rsidP="006356B4">
      <w:pPr>
        <w:spacing w:line="276" w:lineRule="auto"/>
        <w:jc w:val="center"/>
        <w:rPr>
          <w:rFonts w:ascii="Times New Roman" w:hAnsi="Times New Roman" w:cs="Times New Roman"/>
          <w:b/>
          <w:bCs/>
          <w:sz w:val="32"/>
          <w:szCs w:val="32"/>
          <w:lang w:val="en-US"/>
        </w:rPr>
      </w:pPr>
      <w:r w:rsidRPr="00DA67FC">
        <w:rPr>
          <w:rFonts w:ascii="Times New Roman" w:hAnsi="Times New Roman" w:cs="Times New Roman"/>
          <w:b/>
          <w:bCs/>
          <w:sz w:val="32"/>
          <w:szCs w:val="32"/>
          <w:lang w:val="en-US"/>
        </w:rPr>
        <w:t>Mata Kuliah Analisis Data Eksploratif</w:t>
      </w:r>
    </w:p>
    <w:p w14:paraId="72AAF7F5" w14:textId="77777777" w:rsidR="006356B4" w:rsidRPr="00DA67FC" w:rsidRDefault="006356B4" w:rsidP="006356B4">
      <w:pPr>
        <w:spacing w:line="276" w:lineRule="auto"/>
        <w:jc w:val="center"/>
        <w:rPr>
          <w:rFonts w:ascii="Times New Roman" w:hAnsi="Times New Roman" w:cs="Times New Roman"/>
          <w:b/>
          <w:bCs/>
          <w:sz w:val="32"/>
          <w:szCs w:val="32"/>
          <w:lang w:val="en-US"/>
        </w:rPr>
      </w:pPr>
      <w:r w:rsidRPr="00DA67FC">
        <w:rPr>
          <w:rFonts w:ascii="Times New Roman" w:hAnsi="Times New Roman" w:cs="Times New Roman"/>
          <w:b/>
          <w:bCs/>
          <w:sz w:val="32"/>
          <w:szCs w:val="32"/>
          <w:lang w:val="en-US"/>
        </w:rPr>
        <w:t xml:space="preserve">Bentuk-bentuk Transformasi Data dan Analisis Data </w:t>
      </w:r>
    </w:p>
    <w:p w14:paraId="23F7773A" w14:textId="77777777" w:rsidR="006356B4" w:rsidRPr="00DA67FC" w:rsidRDefault="006356B4" w:rsidP="006356B4">
      <w:pPr>
        <w:spacing w:line="276" w:lineRule="auto"/>
        <w:jc w:val="center"/>
        <w:rPr>
          <w:rFonts w:ascii="Times New Roman" w:hAnsi="Times New Roman" w:cs="Times New Roman"/>
          <w:b/>
          <w:bCs/>
          <w:sz w:val="32"/>
          <w:szCs w:val="32"/>
          <w:lang w:val="en-US"/>
        </w:rPr>
      </w:pPr>
    </w:p>
    <w:p w14:paraId="67A5C469" w14:textId="77777777" w:rsidR="006356B4" w:rsidRPr="00DA67FC" w:rsidRDefault="006356B4" w:rsidP="006356B4">
      <w:pPr>
        <w:spacing w:line="276" w:lineRule="auto"/>
        <w:jc w:val="center"/>
        <w:rPr>
          <w:rFonts w:ascii="Times New Roman" w:hAnsi="Times New Roman" w:cs="Times New Roman"/>
          <w:b/>
          <w:bCs/>
          <w:sz w:val="32"/>
          <w:szCs w:val="32"/>
          <w:lang w:val="en-US"/>
        </w:rPr>
      </w:pPr>
      <w:r w:rsidRPr="00DA67FC">
        <w:rPr>
          <w:rFonts w:ascii="Times New Roman" w:hAnsi="Times New Roman" w:cs="Times New Roman"/>
          <w:b/>
          <w:bCs/>
          <w:sz w:val="32"/>
          <w:szCs w:val="32"/>
          <w:lang w:val="en-US"/>
        </w:rPr>
        <w:t>KELAS A</w:t>
      </w:r>
    </w:p>
    <w:p w14:paraId="5D6CCFE7" w14:textId="77777777" w:rsidR="006356B4" w:rsidRPr="00DA67FC" w:rsidRDefault="006356B4" w:rsidP="006356B4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3270B001" w14:textId="77777777" w:rsidR="006356B4" w:rsidRPr="00DA67FC" w:rsidRDefault="006356B4" w:rsidP="006356B4">
      <w:pPr>
        <w:spacing w:line="276" w:lineRule="auto"/>
        <w:jc w:val="center"/>
        <w:rPr>
          <w:rFonts w:ascii="Times New Roman" w:hAnsi="Times New Roman" w:cs="Times New Roman"/>
          <w:b/>
          <w:bCs/>
        </w:rPr>
      </w:pPr>
      <w:r w:rsidRPr="00DA67FC">
        <w:rPr>
          <w:rFonts w:ascii="Times New Roman" w:hAnsi="Times New Roman" w:cs="Times New Roman"/>
          <w:b/>
          <w:bCs/>
        </w:rPr>
        <w:t>DISUSUN OLEH  :</w:t>
      </w:r>
    </w:p>
    <w:p w14:paraId="281CDD19" w14:textId="1E4CEA09" w:rsidR="006356B4" w:rsidRPr="00DA67FC" w:rsidRDefault="00DA67FC" w:rsidP="006356B4">
      <w:pPr>
        <w:pStyle w:val="ListParagraph"/>
        <w:tabs>
          <w:tab w:val="left" w:pos="5954"/>
        </w:tabs>
        <w:spacing w:line="276" w:lineRule="auto"/>
        <w:ind w:left="1353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AHMAD ARDHY ANSYAH</w:t>
      </w:r>
      <w:r w:rsidR="006356B4" w:rsidRPr="00DA67FC">
        <w:rPr>
          <w:rFonts w:ascii="Times New Roman" w:eastAsia="Times New Roman" w:hAnsi="Times New Roman" w:cs="Times New Roman"/>
        </w:rPr>
        <w:tab/>
        <w:t xml:space="preserve"> ( 20083010008 ) </w:t>
      </w:r>
    </w:p>
    <w:p w14:paraId="765ACD8A" w14:textId="77777777" w:rsidR="006356B4" w:rsidRPr="00DA67FC" w:rsidRDefault="006356B4" w:rsidP="006356B4">
      <w:pPr>
        <w:tabs>
          <w:tab w:val="left" w:pos="5954"/>
        </w:tabs>
        <w:spacing w:line="276" w:lineRule="auto"/>
        <w:rPr>
          <w:rFonts w:ascii="Times New Roman" w:eastAsia="Times New Roman" w:hAnsi="Times New Roman" w:cs="Times New Roman"/>
        </w:rPr>
      </w:pPr>
    </w:p>
    <w:p w14:paraId="6AE88DCC" w14:textId="77777777" w:rsidR="006356B4" w:rsidRPr="00DA67FC" w:rsidRDefault="006356B4" w:rsidP="006356B4">
      <w:pPr>
        <w:spacing w:line="276" w:lineRule="auto"/>
        <w:jc w:val="center"/>
        <w:rPr>
          <w:rFonts w:ascii="Times New Roman" w:hAnsi="Times New Roman" w:cs="Times New Roman"/>
          <w:b/>
          <w:bCs/>
          <w:color w:val="000000" w:themeColor="text1"/>
        </w:rPr>
      </w:pPr>
      <w:r w:rsidRPr="00DA67FC">
        <w:rPr>
          <w:rFonts w:ascii="Times New Roman" w:hAnsi="Times New Roman" w:cs="Times New Roman"/>
          <w:b/>
          <w:bCs/>
          <w:color w:val="000000" w:themeColor="text1"/>
        </w:rPr>
        <w:t>DOSEN PENGAMPU:</w:t>
      </w:r>
    </w:p>
    <w:p w14:paraId="7694B3C8" w14:textId="77777777" w:rsidR="006356B4" w:rsidRPr="00DA67FC" w:rsidRDefault="006356B4" w:rsidP="006356B4">
      <w:pPr>
        <w:spacing w:line="276" w:lineRule="auto"/>
        <w:jc w:val="center"/>
        <w:rPr>
          <w:rFonts w:ascii="Times New Roman" w:hAnsi="Times New Roman" w:cs="Times New Roman"/>
        </w:rPr>
      </w:pPr>
      <w:r w:rsidRPr="00DA67FC">
        <w:rPr>
          <w:rFonts w:ascii="Times New Roman" w:hAnsi="Times New Roman" w:cs="Times New Roman"/>
        </w:rPr>
        <w:t>TRESNA MAULANA FAHRUDIN,/ S.S.T., MT  ( 20219930501200 )</w:t>
      </w:r>
    </w:p>
    <w:p w14:paraId="41C1F66B" w14:textId="77777777" w:rsidR="006356B4" w:rsidRPr="00DA67FC" w:rsidRDefault="006356B4" w:rsidP="006356B4">
      <w:pPr>
        <w:spacing w:line="276" w:lineRule="auto"/>
        <w:jc w:val="center"/>
        <w:rPr>
          <w:rFonts w:ascii="Times New Roman" w:hAnsi="Times New Roman" w:cs="Times New Roman"/>
        </w:rPr>
      </w:pPr>
    </w:p>
    <w:p w14:paraId="2FE60B3E" w14:textId="77777777" w:rsidR="006356B4" w:rsidRPr="00DA67FC" w:rsidRDefault="006356B4" w:rsidP="006356B4">
      <w:pPr>
        <w:spacing w:line="276" w:lineRule="auto"/>
        <w:jc w:val="center"/>
        <w:rPr>
          <w:rFonts w:ascii="Times New Roman" w:hAnsi="Times New Roman" w:cs="Times New Roman"/>
        </w:rPr>
      </w:pPr>
    </w:p>
    <w:p w14:paraId="274A0505" w14:textId="77777777" w:rsidR="006356B4" w:rsidRPr="00DA67FC" w:rsidRDefault="006356B4" w:rsidP="006356B4">
      <w:pPr>
        <w:spacing w:line="276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DA67FC">
        <w:rPr>
          <w:rFonts w:ascii="Times New Roman" w:hAnsi="Times New Roman" w:cs="Times New Roman"/>
          <w:sz w:val="28"/>
          <w:szCs w:val="28"/>
        </w:rPr>
        <w:t>PROGRAM STUDI SAINS DATA</w:t>
      </w:r>
    </w:p>
    <w:p w14:paraId="5DAF4CD5" w14:textId="77777777" w:rsidR="006356B4" w:rsidRPr="00DA67FC" w:rsidRDefault="006356B4" w:rsidP="006356B4">
      <w:pPr>
        <w:spacing w:line="276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DA67FC">
        <w:rPr>
          <w:rFonts w:ascii="Times New Roman" w:hAnsi="Times New Roman" w:cs="Times New Roman"/>
          <w:sz w:val="28"/>
          <w:szCs w:val="28"/>
        </w:rPr>
        <w:t>FAKULTAS ILMU KOMPUTER</w:t>
      </w:r>
    </w:p>
    <w:p w14:paraId="2923742D" w14:textId="77777777" w:rsidR="006356B4" w:rsidRPr="00DA67FC" w:rsidRDefault="006356B4" w:rsidP="006356B4">
      <w:pPr>
        <w:spacing w:line="276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DA67FC">
        <w:rPr>
          <w:rFonts w:ascii="Times New Roman" w:hAnsi="Times New Roman" w:cs="Times New Roman"/>
          <w:sz w:val="28"/>
          <w:szCs w:val="28"/>
        </w:rPr>
        <w:t>UNIVERSITAS PEMBANGUNAN NASIONAL “VETERAN”</w:t>
      </w:r>
    </w:p>
    <w:p w14:paraId="502CB24C" w14:textId="77777777" w:rsidR="006356B4" w:rsidRPr="00DA67FC" w:rsidRDefault="006356B4" w:rsidP="006356B4">
      <w:pPr>
        <w:spacing w:line="276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DA67FC">
        <w:rPr>
          <w:rFonts w:ascii="Times New Roman" w:hAnsi="Times New Roman" w:cs="Times New Roman"/>
          <w:sz w:val="28"/>
          <w:szCs w:val="28"/>
        </w:rPr>
        <w:t>JAWA TIMUR</w:t>
      </w:r>
    </w:p>
    <w:p w14:paraId="0E583E71" w14:textId="5DC0E02E" w:rsidR="006356B4" w:rsidRDefault="006356B4" w:rsidP="006356B4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A67FC">
        <w:rPr>
          <w:rFonts w:ascii="Times New Roman" w:hAnsi="Times New Roman" w:cs="Times New Roman"/>
          <w:sz w:val="28"/>
          <w:szCs w:val="28"/>
        </w:rPr>
        <w:t>2022</w:t>
      </w:r>
    </w:p>
    <w:p w14:paraId="0864C82E" w14:textId="1BAE79F8" w:rsidR="001D29DE" w:rsidRPr="00131113" w:rsidRDefault="006356B4" w:rsidP="006356B4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br w:type="page"/>
      </w:r>
      <w:r w:rsidR="001D29DE" w:rsidRPr="00131113">
        <w:rPr>
          <w:rFonts w:ascii="Times New Roman" w:hAnsi="Times New Roman" w:cs="Times New Roman"/>
          <w:b/>
          <w:bCs/>
          <w:sz w:val="24"/>
          <w:szCs w:val="24"/>
        </w:rPr>
        <w:lastRenderedPageBreak/>
        <w:t>Rencana Tugas Mandiri ke-2</w:t>
      </w:r>
    </w:p>
    <w:p w14:paraId="0FFD36E3" w14:textId="0B7148DE" w:rsidR="001D29DE" w:rsidRPr="00131113" w:rsidRDefault="001D29DE" w:rsidP="005555A4">
      <w:pPr>
        <w:spacing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131113">
        <w:rPr>
          <w:rFonts w:ascii="Times New Roman" w:hAnsi="Times New Roman" w:cs="Times New Roman"/>
          <w:b/>
          <w:bCs/>
          <w:sz w:val="24"/>
          <w:szCs w:val="24"/>
        </w:rPr>
        <w:t>Mata Kuliah Analisis Data Eksploratif</w:t>
      </w:r>
    </w:p>
    <w:p w14:paraId="3442C1BD" w14:textId="48CED620" w:rsidR="001D29DE" w:rsidRPr="00131113" w:rsidRDefault="001D29DE" w:rsidP="005555A4">
      <w:pPr>
        <w:pStyle w:val="ListParagraph"/>
        <w:numPr>
          <w:ilvl w:val="0"/>
          <w:numId w:val="1"/>
        </w:numPr>
        <w:spacing w:line="240" w:lineRule="auto"/>
        <w:ind w:left="0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Eksplorasi Pertanyaan Dasar (Studi Kasus: Breast Cancer Dataset)</w:t>
      </w:r>
    </w:p>
    <w:p w14:paraId="41F961D1" w14:textId="2C4C7438" w:rsidR="001D29DE" w:rsidRPr="00131113" w:rsidRDefault="001D29DE" w:rsidP="005555A4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Deskripsikan definisi masing-masing atribut pada dataset kanker payudara berdasarkan pengertian di dalam domain keilmuan medis dan referensi yang dapat dipertanggungjawabkan</w:t>
      </w:r>
    </w:p>
    <w:p w14:paraId="0239B282" w14:textId="7A81E24A" w:rsidR="00DC2969" w:rsidRDefault="00DC2969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C2969">
        <w:rPr>
          <w:rFonts w:ascii="Times New Roman" w:hAnsi="Times New Roman" w:cs="Times New Roman"/>
          <w:sz w:val="24"/>
          <w:szCs w:val="24"/>
        </w:rPr>
        <w:drawing>
          <wp:inline distT="0" distB="0" distL="0" distR="0" wp14:anchorId="63D33282" wp14:editId="49557583">
            <wp:extent cx="5731510" cy="2545715"/>
            <wp:effectExtent l="0" t="0" r="2540" b="6985"/>
            <wp:docPr id="61" name="Picture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5457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61710B" w14:textId="5BD139CB" w:rsidR="00C02F9C" w:rsidRPr="00C02F9C" w:rsidRDefault="001D29DE" w:rsidP="00C02F9C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noProof/>
          <w:sz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 xml:space="preserve">Sumber : </w:t>
      </w:r>
      <w:r w:rsidR="00C02F9C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C02F9C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="00C02F9C">
        <w:rPr>
          <w:rFonts w:ascii="Times New Roman" w:hAnsi="Times New Roman" w:cs="Times New Roman"/>
          <w:sz w:val="24"/>
          <w:szCs w:val="24"/>
        </w:rPr>
        <w:fldChar w:fldCharType="separate"/>
      </w:r>
      <w:r w:rsidR="00C02F9C" w:rsidRPr="00C02F9C">
        <w:rPr>
          <w:rFonts w:ascii="Times New Roman" w:hAnsi="Times New Roman" w:cs="Times New Roman"/>
          <w:i/>
          <w:iCs/>
          <w:noProof/>
          <w:sz w:val="24"/>
          <w:szCs w:val="24"/>
        </w:rPr>
        <w:t>Using machine learning techniques to predict the recurrence of breast cancer | LinkedIn</w:t>
      </w:r>
      <w:r w:rsidR="00C02F9C" w:rsidRPr="00C02F9C">
        <w:rPr>
          <w:rFonts w:ascii="Times New Roman" w:hAnsi="Times New Roman" w:cs="Times New Roman"/>
          <w:noProof/>
          <w:sz w:val="24"/>
          <w:szCs w:val="24"/>
        </w:rPr>
        <w:t xml:space="preserve"> (no date). Available at: https://www.linkedin.com/pulse/using-machine-learning-techniques-predict-recurrence-breast-alva/ (Accessed: 7 October 2022).</w:t>
      </w:r>
    </w:p>
    <w:p w14:paraId="51059E47" w14:textId="66055405" w:rsidR="00C02F9C" w:rsidRPr="00131113" w:rsidRDefault="00C02F9C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2EB8F84A" w14:textId="4E6FE7F4" w:rsidR="001D29DE" w:rsidRDefault="001D29DE" w:rsidP="005555A4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Age : Usia pasien pada saat didiagnosis</w:t>
      </w:r>
      <w:r w:rsidR="00E56875" w:rsidRPr="00131113">
        <w:rPr>
          <w:rFonts w:ascii="Times New Roman" w:hAnsi="Times New Roman" w:cs="Times New Roman"/>
          <w:sz w:val="24"/>
          <w:szCs w:val="24"/>
        </w:rPr>
        <w:t xml:space="preserve"> mengidap Kanker Payudara</w:t>
      </w:r>
    </w:p>
    <w:p w14:paraId="3622607F" w14:textId="2A42CBF0" w:rsidR="00DC2969" w:rsidRPr="00131113" w:rsidRDefault="00DC2969" w:rsidP="00DC2969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DC2969">
        <w:rPr>
          <w:rFonts w:ascii="Times New Roman" w:hAnsi="Times New Roman" w:cs="Times New Roman"/>
          <w:sz w:val="24"/>
          <w:szCs w:val="24"/>
        </w:rPr>
        <w:drawing>
          <wp:inline distT="0" distB="0" distL="0" distR="0" wp14:anchorId="5F967F2B" wp14:editId="02D4DA5C">
            <wp:extent cx="2893695" cy="2392425"/>
            <wp:effectExtent l="0" t="0" r="1905" b="8255"/>
            <wp:docPr id="62" name="Picture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897927" cy="23959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96D556" w14:textId="37B6BBF9" w:rsidR="001D29DE" w:rsidRDefault="001D29DE" w:rsidP="005555A4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Menopause :</w:t>
      </w:r>
      <w:r w:rsidR="00292F8C" w:rsidRPr="00131113">
        <w:rPr>
          <w:rFonts w:ascii="Times New Roman" w:hAnsi="Times New Roman" w:cs="Times New Roman"/>
          <w:sz w:val="24"/>
          <w:szCs w:val="24"/>
        </w:rPr>
        <w:t xml:space="preserve"> </w:t>
      </w:r>
      <w:r w:rsidR="00E56875" w:rsidRPr="00131113">
        <w:rPr>
          <w:rFonts w:ascii="Times New Roman" w:hAnsi="Times New Roman" w:cs="Times New Roman"/>
          <w:sz w:val="24"/>
          <w:szCs w:val="24"/>
        </w:rPr>
        <w:t>adalah proses masa berhentinya haid yang permanen akibat hilangnya aktivitas folikuler ovarium. Lalu isi dari data menopause ini ada 3 golongan yaitu p</w:t>
      </w:r>
      <w:r w:rsidR="00292F8C" w:rsidRPr="00131113">
        <w:rPr>
          <w:rFonts w:ascii="Times New Roman" w:hAnsi="Times New Roman" w:cs="Times New Roman"/>
          <w:sz w:val="24"/>
          <w:szCs w:val="24"/>
        </w:rPr>
        <w:t>remeno, ge40, dan lt40</w:t>
      </w:r>
      <w:r w:rsidRPr="00131113">
        <w:rPr>
          <w:rFonts w:ascii="Times New Roman" w:hAnsi="Times New Roman" w:cs="Times New Roman"/>
          <w:sz w:val="24"/>
          <w:szCs w:val="24"/>
        </w:rPr>
        <w:t xml:space="preserve"> pada saat didiagnosis.</w:t>
      </w:r>
    </w:p>
    <w:p w14:paraId="7856061C" w14:textId="3EA11957" w:rsidR="00DC2969" w:rsidRPr="00131113" w:rsidRDefault="00DC2969" w:rsidP="00DC2969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DC2969">
        <w:rPr>
          <w:rFonts w:ascii="Times New Roman" w:hAnsi="Times New Roman" w:cs="Times New Roman"/>
          <w:sz w:val="24"/>
          <w:szCs w:val="24"/>
        </w:rPr>
        <w:drawing>
          <wp:inline distT="0" distB="0" distL="0" distR="0" wp14:anchorId="455600E9" wp14:editId="2BE36B8F">
            <wp:extent cx="2506133" cy="1986769"/>
            <wp:effectExtent l="0" t="0" r="8890" b="0"/>
            <wp:docPr id="63" name="Picture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507475" cy="19878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831F35" w14:textId="4EA20EA9" w:rsidR="001D29DE" w:rsidRDefault="001D29DE" w:rsidP="005555A4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 xml:space="preserve">Ukuran Tumor : Ukuran dari diameter tumor (dalam satuan mm) </w:t>
      </w:r>
    </w:p>
    <w:p w14:paraId="3A194EB3" w14:textId="0CD68A0B" w:rsidR="00DC2969" w:rsidRPr="00131113" w:rsidRDefault="00DC2969" w:rsidP="00DC2969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DC2969">
        <w:rPr>
          <w:rFonts w:ascii="Times New Roman" w:hAnsi="Times New Roman" w:cs="Times New Roman"/>
          <w:sz w:val="24"/>
          <w:szCs w:val="24"/>
        </w:rPr>
        <w:drawing>
          <wp:inline distT="0" distB="0" distL="0" distR="0" wp14:anchorId="1D7A7E06" wp14:editId="7F415E3A">
            <wp:extent cx="3134162" cy="3162741"/>
            <wp:effectExtent l="0" t="0" r="9525" b="0"/>
            <wp:docPr id="64" name="Picture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134162" cy="31627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04ED0D" w14:textId="09C8E42A" w:rsidR="001D29DE" w:rsidRDefault="001D29DE" w:rsidP="005555A4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Inv-Nodes : Jumlah (berkisar 0-39) kelenjar getah bening y</w:t>
      </w:r>
      <w:r w:rsidR="00292F8C" w:rsidRPr="00131113">
        <w:rPr>
          <w:rFonts w:ascii="Times New Roman" w:hAnsi="Times New Roman" w:cs="Times New Roman"/>
          <w:sz w:val="24"/>
          <w:szCs w:val="24"/>
        </w:rPr>
        <w:t>an</w:t>
      </w:r>
      <w:r w:rsidRPr="00131113">
        <w:rPr>
          <w:rFonts w:ascii="Times New Roman" w:hAnsi="Times New Roman" w:cs="Times New Roman"/>
          <w:sz w:val="24"/>
          <w:szCs w:val="24"/>
        </w:rPr>
        <w:t xml:space="preserve">g </w:t>
      </w:r>
      <w:r w:rsidR="00292F8C" w:rsidRPr="00131113">
        <w:rPr>
          <w:rFonts w:ascii="Times New Roman" w:hAnsi="Times New Roman" w:cs="Times New Roman"/>
          <w:sz w:val="24"/>
          <w:szCs w:val="24"/>
        </w:rPr>
        <w:t>terkandung di payudara</w:t>
      </w:r>
      <w:r w:rsidRPr="00131113">
        <w:rPr>
          <w:rFonts w:ascii="Times New Roman" w:hAnsi="Times New Roman" w:cs="Times New Roman"/>
          <w:sz w:val="24"/>
          <w:szCs w:val="24"/>
        </w:rPr>
        <w:t>, terlihat pada saat pemeriksaan histologis.</w:t>
      </w:r>
    </w:p>
    <w:p w14:paraId="7AE5D3EE" w14:textId="04E0394E" w:rsidR="00DC2969" w:rsidRPr="00131113" w:rsidRDefault="00DC2969" w:rsidP="00DC2969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DC2969">
        <w:rPr>
          <w:rFonts w:ascii="Times New Roman" w:hAnsi="Times New Roman" w:cs="Times New Roman"/>
          <w:sz w:val="24"/>
          <w:szCs w:val="24"/>
        </w:rPr>
        <w:drawing>
          <wp:inline distT="0" distB="0" distL="0" distR="0" wp14:anchorId="29031A03" wp14:editId="7709B329">
            <wp:extent cx="3124636" cy="2553056"/>
            <wp:effectExtent l="0" t="0" r="0" b="0"/>
            <wp:docPr id="65" name="Picture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124636" cy="25530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EF4FC0" w14:textId="4A2B3670" w:rsidR="005E1F70" w:rsidRDefault="001D29DE" w:rsidP="005555A4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 xml:space="preserve">Node-Caps : </w:t>
      </w:r>
      <w:r w:rsidR="00003BDC" w:rsidRPr="00131113">
        <w:rPr>
          <w:rFonts w:ascii="Times New Roman" w:hAnsi="Times New Roman" w:cs="Times New Roman"/>
          <w:sz w:val="24"/>
          <w:szCs w:val="24"/>
        </w:rPr>
        <w:t>adalah</w:t>
      </w:r>
      <w:r w:rsidR="005E1F70" w:rsidRPr="00131113">
        <w:rPr>
          <w:rFonts w:ascii="Times New Roman" w:hAnsi="Times New Roman" w:cs="Times New Roman"/>
          <w:sz w:val="24"/>
          <w:szCs w:val="24"/>
        </w:rPr>
        <w:t xml:space="preserve"> kondisi kelenjar getah bening belum/tidak menembus kapsul dan sekitarnya </w:t>
      </w:r>
    </w:p>
    <w:p w14:paraId="76D43AFB" w14:textId="7D10B428" w:rsidR="00DC2969" w:rsidRPr="00131113" w:rsidRDefault="00DC2969" w:rsidP="00DC2969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DC2969">
        <w:rPr>
          <w:rFonts w:ascii="Times New Roman" w:hAnsi="Times New Roman" w:cs="Times New Roman"/>
          <w:sz w:val="24"/>
          <w:szCs w:val="24"/>
        </w:rPr>
        <w:drawing>
          <wp:inline distT="0" distB="0" distL="0" distR="0" wp14:anchorId="04DC4D4F" wp14:editId="6251066C">
            <wp:extent cx="3200400" cy="1633712"/>
            <wp:effectExtent l="0" t="0" r="0" b="5080"/>
            <wp:docPr id="66" name="Picture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205963" cy="16365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CA26CD" w14:textId="59703DD1" w:rsidR="001D29DE" w:rsidRDefault="00E56875" w:rsidP="005555A4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D</w:t>
      </w:r>
      <w:r w:rsidR="001D29DE" w:rsidRPr="00131113">
        <w:rPr>
          <w:rFonts w:ascii="Times New Roman" w:hAnsi="Times New Roman" w:cs="Times New Roman"/>
          <w:sz w:val="24"/>
          <w:szCs w:val="24"/>
        </w:rPr>
        <w:t>egmalig</w:t>
      </w:r>
      <w:r w:rsidR="005E1F70" w:rsidRPr="00131113">
        <w:rPr>
          <w:rFonts w:ascii="Times New Roman" w:hAnsi="Times New Roman" w:cs="Times New Roman"/>
          <w:sz w:val="24"/>
          <w:szCs w:val="24"/>
        </w:rPr>
        <w:t xml:space="preserve"> </w:t>
      </w:r>
      <w:r w:rsidR="001D29DE" w:rsidRPr="00131113">
        <w:rPr>
          <w:rFonts w:ascii="Times New Roman" w:hAnsi="Times New Roman" w:cs="Times New Roman"/>
          <w:sz w:val="24"/>
          <w:szCs w:val="24"/>
        </w:rPr>
        <w:t xml:space="preserve">(tingkat keganasan) : </w:t>
      </w:r>
      <w:r w:rsidR="005E1F70" w:rsidRPr="00131113">
        <w:rPr>
          <w:rFonts w:ascii="Times New Roman" w:hAnsi="Times New Roman" w:cs="Times New Roman"/>
          <w:sz w:val="24"/>
          <w:szCs w:val="24"/>
        </w:rPr>
        <w:t>Tingkat keganasan dari Kanker Payudara yang bernilai 1,2,3</w:t>
      </w:r>
    </w:p>
    <w:p w14:paraId="420059EF" w14:textId="5F59392D" w:rsidR="00DC2969" w:rsidRPr="00131113" w:rsidRDefault="00DC2969" w:rsidP="00DC2969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DC2969">
        <w:rPr>
          <w:rFonts w:ascii="Times New Roman" w:hAnsi="Times New Roman" w:cs="Times New Roman"/>
          <w:sz w:val="24"/>
          <w:szCs w:val="24"/>
        </w:rPr>
        <w:drawing>
          <wp:inline distT="0" distB="0" distL="0" distR="0" wp14:anchorId="7CF363BD" wp14:editId="2046352F">
            <wp:extent cx="3105583" cy="1676634"/>
            <wp:effectExtent l="0" t="0" r="0" b="0"/>
            <wp:docPr id="67" name="Picture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105583" cy="16766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876F74" w14:textId="407318BA" w:rsidR="001D29DE" w:rsidRDefault="00E56875" w:rsidP="005555A4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B</w:t>
      </w:r>
      <w:r w:rsidR="001D29DE" w:rsidRPr="00131113">
        <w:rPr>
          <w:rFonts w:ascii="Times New Roman" w:hAnsi="Times New Roman" w:cs="Times New Roman"/>
          <w:sz w:val="24"/>
          <w:szCs w:val="24"/>
        </w:rPr>
        <w:t>reast(payudara) : letak dari adanya kanker payudar</w:t>
      </w:r>
      <w:r w:rsidRPr="00131113">
        <w:rPr>
          <w:rFonts w:ascii="Times New Roman" w:hAnsi="Times New Roman" w:cs="Times New Roman"/>
          <w:sz w:val="24"/>
          <w:szCs w:val="24"/>
        </w:rPr>
        <w:t>a</w:t>
      </w:r>
      <w:r w:rsidR="001D29DE" w:rsidRPr="00131113">
        <w:rPr>
          <w:rFonts w:ascii="Times New Roman" w:hAnsi="Times New Roman" w:cs="Times New Roman"/>
          <w:sz w:val="24"/>
          <w:szCs w:val="24"/>
        </w:rPr>
        <w:t>, apakah di</w:t>
      </w:r>
      <w:r w:rsidRPr="00131113">
        <w:rPr>
          <w:rFonts w:ascii="Times New Roman" w:hAnsi="Times New Roman" w:cs="Times New Roman"/>
          <w:sz w:val="24"/>
          <w:szCs w:val="24"/>
        </w:rPr>
        <w:t xml:space="preserve"> payudara </w:t>
      </w:r>
      <w:r w:rsidR="001D29DE" w:rsidRPr="00131113">
        <w:rPr>
          <w:rFonts w:ascii="Times New Roman" w:hAnsi="Times New Roman" w:cs="Times New Roman"/>
          <w:sz w:val="24"/>
          <w:szCs w:val="24"/>
        </w:rPr>
        <w:t>kanan atau kiri</w:t>
      </w:r>
    </w:p>
    <w:p w14:paraId="1A886A72" w14:textId="610052B7" w:rsidR="00DC2969" w:rsidRPr="00131113" w:rsidRDefault="00DC2969" w:rsidP="00DC2969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DC2969">
        <w:rPr>
          <w:rFonts w:ascii="Times New Roman" w:hAnsi="Times New Roman" w:cs="Times New Roman"/>
          <w:sz w:val="24"/>
          <w:szCs w:val="24"/>
        </w:rPr>
        <w:drawing>
          <wp:inline distT="0" distB="0" distL="0" distR="0" wp14:anchorId="64722273" wp14:editId="09A08C2B">
            <wp:extent cx="3810532" cy="1381318"/>
            <wp:effectExtent l="0" t="0" r="0" b="9525"/>
            <wp:docPr id="69" name="Picture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810532" cy="13813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DD47A7" w14:textId="6F2E00CB" w:rsidR="001D29DE" w:rsidRDefault="001D29DE" w:rsidP="005555A4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Breast-quad(kuadran payudara) : Payudara dapat dibagi menjadi</w:t>
      </w:r>
      <w:r w:rsidR="00E56875" w:rsidRPr="00131113">
        <w:rPr>
          <w:rFonts w:ascii="Times New Roman" w:hAnsi="Times New Roman" w:cs="Times New Roman"/>
          <w:sz w:val="24"/>
          <w:szCs w:val="24"/>
        </w:rPr>
        <w:t xml:space="preserve"> </w:t>
      </w:r>
      <w:r w:rsidRPr="00131113">
        <w:rPr>
          <w:rFonts w:ascii="Times New Roman" w:hAnsi="Times New Roman" w:cs="Times New Roman"/>
          <w:sz w:val="24"/>
          <w:szCs w:val="24"/>
        </w:rPr>
        <w:t xml:space="preserve">4 kuadran, puting </w:t>
      </w:r>
      <w:r w:rsidR="00DC2969">
        <w:rPr>
          <w:rFonts w:ascii="Times New Roman" w:hAnsi="Times New Roman" w:cs="Times New Roman"/>
          <w:sz w:val="24"/>
          <w:szCs w:val="24"/>
        </w:rPr>
        <w:t>payudara</w:t>
      </w:r>
      <w:r w:rsidRPr="00131113">
        <w:rPr>
          <w:rFonts w:ascii="Times New Roman" w:hAnsi="Times New Roman" w:cs="Times New Roman"/>
          <w:sz w:val="24"/>
          <w:szCs w:val="24"/>
        </w:rPr>
        <w:t xml:space="preserve"> sebagai</w:t>
      </w:r>
      <w:r w:rsidR="00E56875" w:rsidRPr="00131113">
        <w:rPr>
          <w:rFonts w:ascii="Times New Roman" w:hAnsi="Times New Roman" w:cs="Times New Roman"/>
          <w:sz w:val="24"/>
          <w:szCs w:val="24"/>
        </w:rPr>
        <w:t xml:space="preserve"> </w:t>
      </w:r>
      <w:r w:rsidRPr="00131113">
        <w:rPr>
          <w:rFonts w:ascii="Times New Roman" w:hAnsi="Times New Roman" w:cs="Times New Roman"/>
          <w:sz w:val="24"/>
          <w:szCs w:val="24"/>
        </w:rPr>
        <w:t xml:space="preserve">titik pusat. </w:t>
      </w:r>
    </w:p>
    <w:p w14:paraId="52E16E45" w14:textId="455FB532" w:rsidR="00DC2969" w:rsidRPr="00131113" w:rsidRDefault="00DC2969" w:rsidP="00DC2969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DC2969">
        <w:rPr>
          <w:rFonts w:ascii="Times New Roman" w:hAnsi="Times New Roman" w:cs="Times New Roman"/>
          <w:sz w:val="24"/>
          <w:szCs w:val="24"/>
        </w:rPr>
        <w:drawing>
          <wp:inline distT="0" distB="0" distL="0" distR="0" wp14:anchorId="03B72392" wp14:editId="23DC5ACD">
            <wp:extent cx="3515216" cy="2038635"/>
            <wp:effectExtent l="0" t="0" r="9525" b="0"/>
            <wp:docPr id="70" name="Picture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515216" cy="2038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456283" w14:textId="57943E3E" w:rsidR="001D29DE" w:rsidRDefault="001D29DE" w:rsidP="005555A4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irradiat(iradiasi) : Terapi radiasi merupakan pengobatan yang menggunakan sinar x berenergi tinggi untuk</w:t>
      </w:r>
      <w:r w:rsidR="00E56875" w:rsidRPr="00131113">
        <w:rPr>
          <w:rFonts w:ascii="Times New Roman" w:hAnsi="Times New Roman" w:cs="Times New Roman"/>
          <w:sz w:val="24"/>
          <w:szCs w:val="24"/>
        </w:rPr>
        <w:t xml:space="preserve"> </w:t>
      </w:r>
      <w:r w:rsidRPr="00131113">
        <w:rPr>
          <w:rFonts w:ascii="Times New Roman" w:hAnsi="Times New Roman" w:cs="Times New Roman"/>
          <w:sz w:val="24"/>
          <w:szCs w:val="24"/>
        </w:rPr>
        <w:t>menghancurkan sel-sel kanker.</w:t>
      </w:r>
      <w:r w:rsidR="005E1F70" w:rsidRPr="00131113">
        <w:rPr>
          <w:rFonts w:ascii="Times New Roman" w:hAnsi="Times New Roman" w:cs="Times New Roman"/>
          <w:sz w:val="24"/>
          <w:szCs w:val="24"/>
        </w:rPr>
        <w:t xml:space="preserve"> Isi dari data merupakan sudah/belum dilakukan terapi iradiasi oleh pengidap kanker.</w:t>
      </w:r>
    </w:p>
    <w:p w14:paraId="6D24AD35" w14:textId="56588530" w:rsidR="00DC2969" w:rsidRPr="00131113" w:rsidRDefault="00DC2969" w:rsidP="00DC2969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DC2969">
        <w:rPr>
          <w:rFonts w:ascii="Times New Roman" w:hAnsi="Times New Roman" w:cs="Times New Roman"/>
          <w:sz w:val="24"/>
          <w:szCs w:val="24"/>
        </w:rPr>
        <w:drawing>
          <wp:inline distT="0" distB="0" distL="0" distR="0" wp14:anchorId="1CFA5D1B" wp14:editId="4BD2970B">
            <wp:extent cx="3296110" cy="1428949"/>
            <wp:effectExtent l="0" t="0" r="0" b="0"/>
            <wp:docPr id="71" name="Picture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3296110" cy="14289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DA1EE6" w14:textId="68F970B6" w:rsidR="005E1F70" w:rsidRDefault="005E1F70" w:rsidP="005555A4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 xml:space="preserve">Class : adalah </w:t>
      </w:r>
      <w:r w:rsidR="008F1C8A" w:rsidRPr="00131113">
        <w:rPr>
          <w:rFonts w:ascii="Times New Roman" w:hAnsi="Times New Roman" w:cs="Times New Roman"/>
          <w:sz w:val="24"/>
          <w:szCs w:val="24"/>
        </w:rPr>
        <w:t>klasifikasi apakah pengidap kanker mengalami kejadian berulang, apabila berulang akan masuk klasifikasi ‘recurrence-events’, apabila tidak ada kejadian berulang masuk klasifikasi no-recurrence-events.</w:t>
      </w:r>
    </w:p>
    <w:p w14:paraId="4465EFA7" w14:textId="1235F9FE" w:rsidR="00DC2969" w:rsidRPr="00131113" w:rsidRDefault="00DC2969" w:rsidP="00DC2969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DC2969">
        <w:rPr>
          <w:rFonts w:ascii="Times New Roman" w:hAnsi="Times New Roman" w:cs="Times New Roman"/>
          <w:sz w:val="24"/>
          <w:szCs w:val="24"/>
        </w:rPr>
        <w:drawing>
          <wp:inline distT="0" distB="0" distL="0" distR="0" wp14:anchorId="3BC43467" wp14:editId="711B36EC">
            <wp:extent cx="2734057" cy="1209844"/>
            <wp:effectExtent l="0" t="0" r="9525" b="9525"/>
            <wp:docPr id="72" name="Picture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2734057" cy="12098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2F11F4" w14:textId="1532AE4C" w:rsidR="008F1C8A" w:rsidRPr="00131113" w:rsidRDefault="008F1C8A" w:rsidP="005555A4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Lakukan eksplorasi pada dataset kanker payudara menggunakan Python dan jawablah pertanyaan sebagai berikut:</w:t>
      </w:r>
    </w:p>
    <w:p w14:paraId="545543B8" w14:textId="0D434FA1" w:rsidR="008F1C8A" w:rsidRPr="00131113" w:rsidRDefault="008F1C8A" w:rsidP="005555A4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Berapa banyak pasien yang berumur 50-59 tahun dengan derajat keganasan kanker payudara sebesar 2?</w:t>
      </w:r>
    </w:p>
    <w:p w14:paraId="6A528131" w14:textId="15FE5CE7" w:rsidR="008F1C8A" w:rsidRPr="00131113" w:rsidRDefault="00D3478C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38FC956" wp14:editId="512E936A">
            <wp:extent cx="5405955" cy="1950720"/>
            <wp:effectExtent l="0" t="0" r="444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419971" cy="19557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3ECF73" w14:textId="21942F90" w:rsidR="00D3478C" w:rsidRPr="00131113" w:rsidRDefault="00D3478C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D374590" wp14:editId="401C5676">
            <wp:extent cx="1836420" cy="719335"/>
            <wp:effectExtent l="0" t="0" r="0" b="508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1839938" cy="7207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0C20E7" w14:textId="14B4099B" w:rsidR="008F1C8A" w:rsidRPr="00131113" w:rsidRDefault="008F1C8A" w:rsidP="005555A4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Berapa banyak pasien dengan ukuran tumor 0-4 (mm) dengan kondisi kelenjar getah bening belum/tidak menembus kapsul dan sekitarnya (node-caps)?</w:t>
      </w:r>
    </w:p>
    <w:p w14:paraId="59E1424B" w14:textId="1A2DD459" w:rsidR="00D3478C" w:rsidRPr="00131113" w:rsidRDefault="00D3478C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1C47B2E" wp14:editId="1AD252B1">
            <wp:extent cx="5236210" cy="2031018"/>
            <wp:effectExtent l="0" t="0" r="2540" b="762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239010" cy="20321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3807E3" w14:textId="362833AE" w:rsidR="00D3478C" w:rsidRPr="00131113" w:rsidRDefault="00D3478C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F5375B3" wp14:editId="7FD7258C">
            <wp:extent cx="2286319" cy="866896"/>
            <wp:effectExtent l="0" t="0" r="0" b="952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2286319" cy="8668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B8F059" w14:textId="7BC85DAC" w:rsidR="008F1C8A" w:rsidRPr="00131113" w:rsidRDefault="008F1C8A" w:rsidP="005555A4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Berapa banyak pasien dengan tumor yang melakukan terapi radiasi dengan derajat keganasan kanker sebesar 2 dan 3?</w:t>
      </w:r>
    </w:p>
    <w:p w14:paraId="50BE8C64" w14:textId="7A486921" w:rsidR="00D3478C" w:rsidRPr="00131113" w:rsidRDefault="00D3478C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B516AA2" wp14:editId="37C3D024">
            <wp:extent cx="5281930" cy="1876706"/>
            <wp:effectExtent l="0" t="0" r="0" b="952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285975" cy="18781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F61671" w14:textId="7788A358" w:rsidR="00D3478C" w:rsidRPr="00131113" w:rsidRDefault="00D3478C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FEF6C44" wp14:editId="2F194BF0">
            <wp:extent cx="2095792" cy="914528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2095792" cy="9145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B3774B" w14:textId="6E14C9F8" w:rsidR="008F1C8A" w:rsidRPr="00131113" w:rsidRDefault="008F1C8A" w:rsidP="005555A4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Berapa banyak pasien yang memiliki tumor yang terletak di sebelah kanan dan kiri serta tepatnya pada kuadran pusat?</w:t>
      </w:r>
    </w:p>
    <w:p w14:paraId="2E952794" w14:textId="65B89EB3" w:rsidR="00D3478C" w:rsidRPr="00131113" w:rsidRDefault="00D3478C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ED19977" wp14:editId="57E0CA2A">
            <wp:extent cx="5190490" cy="2022485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192320" cy="20231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AD1303" w14:textId="06BF73E8" w:rsidR="00D3478C" w:rsidRPr="00131113" w:rsidRDefault="00D3478C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9CE4A11" wp14:editId="31BF0912">
            <wp:extent cx="1882140" cy="892923"/>
            <wp:effectExtent l="0" t="0" r="3810" b="254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1884866" cy="8942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76F940" w14:textId="08CBCC23" w:rsidR="008F1C8A" w:rsidRPr="00131113" w:rsidRDefault="008F1C8A" w:rsidP="005555A4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Berapa banyak pasien yang sedang premenopause dengan kelenjar getah bening yang mengandung kanker payudara pada range 6-8?</w:t>
      </w:r>
    </w:p>
    <w:p w14:paraId="0D6310F7" w14:textId="4759E8D7" w:rsidR="00D3478C" w:rsidRPr="00131113" w:rsidRDefault="00D3478C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2BB8039" wp14:editId="1D39A41F">
            <wp:extent cx="5236210" cy="1800128"/>
            <wp:effectExtent l="0" t="0" r="254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266130" cy="18104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46670E" w14:textId="69AE7CFC" w:rsidR="00D3478C" w:rsidRPr="00131113" w:rsidRDefault="00D3478C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5FDB380" wp14:editId="50DC1B2D">
            <wp:extent cx="2057687" cy="93358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2057687" cy="9335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AB6A75" w14:textId="079F1783" w:rsidR="008F1C8A" w:rsidRPr="00131113" w:rsidRDefault="008F1C8A" w:rsidP="005555A4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Berapa banyak pasien yang telah melakukan terapi radiasi, tetapi masih ada kemungkinan terjadi kekambuhan ulang?</w:t>
      </w:r>
    </w:p>
    <w:p w14:paraId="7D55A3EC" w14:textId="01962FA8" w:rsidR="004303CD" w:rsidRPr="00131113" w:rsidRDefault="004303CD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0CEA205" wp14:editId="1E962856">
            <wp:extent cx="5312410" cy="2259511"/>
            <wp:effectExtent l="0" t="0" r="2540" b="762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340106" cy="22712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AEED49" w14:textId="054BA1F5" w:rsidR="004303CD" w:rsidRPr="00131113" w:rsidRDefault="004303CD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190EE13" wp14:editId="700A1FF9">
            <wp:extent cx="2162477" cy="828791"/>
            <wp:effectExtent l="0" t="0" r="0" b="952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2162477" cy="8287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34D8B6" w14:textId="4F7981D3" w:rsidR="008F1C8A" w:rsidRPr="00131113" w:rsidRDefault="008F1C8A" w:rsidP="005555A4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Berapa banyak pasien yang masih berumur 30-39 tahun dengan kondisi kelenjar getah bening telah menembus kapsul dan sekitarnya (node-caps)?</w:t>
      </w:r>
    </w:p>
    <w:p w14:paraId="03766AED" w14:textId="2D55B378" w:rsidR="004303CD" w:rsidRPr="00131113" w:rsidRDefault="004303CD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4D95C07" wp14:editId="4EFF25B0">
            <wp:extent cx="5302885" cy="1914115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316201" cy="19189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F1B8F5" w14:textId="3CC1B1C5" w:rsidR="004303CD" w:rsidRPr="00131113" w:rsidRDefault="004303CD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E3BBA45" wp14:editId="1465C455">
            <wp:extent cx="1981477" cy="914528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1981477" cy="9145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37C16E" w14:textId="7A49B6E1" w:rsidR="004303CD" w:rsidRPr="00131113" w:rsidRDefault="004303CD" w:rsidP="005555A4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Berapa banyak pasien yang menopause di atas umur 40 tahun, tetapi tidak melakukan terapi radiasi?</w:t>
      </w:r>
    </w:p>
    <w:p w14:paraId="78F9DC88" w14:textId="1AC28BE0" w:rsidR="004303CD" w:rsidRPr="00131113" w:rsidRDefault="008D2CE8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47CC174" wp14:editId="577A6A59">
            <wp:extent cx="5281237" cy="1595020"/>
            <wp:effectExtent l="0" t="0" r="0" b="571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319244" cy="16064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EB7405" w14:textId="6E734017" w:rsidR="004303CD" w:rsidRPr="00131113" w:rsidRDefault="008D2CE8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66EA6DE" wp14:editId="6E047DDE">
            <wp:extent cx="1371791" cy="847843"/>
            <wp:effectExtent l="0" t="0" r="0" b="9525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1371791" cy="847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91227A" w14:textId="6DCD9B52" w:rsidR="004303CD" w:rsidRPr="00131113" w:rsidRDefault="004303CD" w:rsidP="005555A4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Berapa banyak pasien dengan ukuran tumor sebesar 50-54 (mm) dengan kelenjar getah bening aksila yang mengandung kanker payudara metastatik sebesar 0-2 (mm)?</w:t>
      </w:r>
    </w:p>
    <w:p w14:paraId="03CC80F2" w14:textId="6401AFC4" w:rsidR="004303CD" w:rsidRPr="00131113" w:rsidRDefault="004303CD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9EC2312" wp14:editId="526E13FD">
            <wp:extent cx="5316643" cy="1802452"/>
            <wp:effectExtent l="0" t="0" r="0" b="762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345918" cy="18123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C0F0C2" w14:textId="0035C95D" w:rsidR="004303CD" w:rsidRPr="00131113" w:rsidRDefault="004303CD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A7A9767" wp14:editId="3C0F211D">
            <wp:extent cx="2105319" cy="85737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2105319" cy="857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C07F26" w14:textId="2B761D78" w:rsidR="004303CD" w:rsidRPr="00131113" w:rsidRDefault="004303CD" w:rsidP="005555A4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Berapa banyak pasien dengan kelenjar getah bening aksila yang mengandung kanker payudara metastatic sebesar 15-17 (mm) dan dengan kondisi kelenjar getah bening belum/tidak menembus kapsul dan sekitarnya (</w:t>
      </w:r>
      <w:r w:rsidRPr="00131113">
        <w:rPr>
          <w:rFonts w:ascii="Times New Roman" w:hAnsi="Times New Roman" w:cs="Times New Roman"/>
          <w:i/>
          <w:iCs/>
          <w:sz w:val="24"/>
          <w:szCs w:val="24"/>
        </w:rPr>
        <w:t>node-caps</w:t>
      </w:r>
      <w:r w:rsidRPr="00131113">
        <w:rPr>
          <w:rFonts w:ascii="Times New Roman" w:hAnsi="Times New Roman" w:cs="Times New Roman"/>
          <w:sz w:val="24"/>
          <w:szCs w:val="24"/>
        </w:rPr>
        <w:t>)?</w:t>
      </w:r>
    </w:p>
    <w:p w14:paraId="6D554674" w14:textId="58DC7E22" w:rsidR="004303CD" w:rsidRPr="00131113" w:rsidRDefault="008F0856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C07B4BA" wp14:editId="1A0BFC58">
            <wp:extent cx="5316643" cy="982513"/>
            <wp:effectExtent l="0" t="0" r="0" b="825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5350680" cy="9888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DFB7BE" w14:textId="3D5DAB14" w:rsidR="008F0856" w:rsidRPr="00131113" w:rsidRDefault="008F0856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1029074" wp14:editId="0324BA22">
            <wp:extent cx="1807029" cy="764512"/>
            <wp:effectExtent l="0" t="0" r="3175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1807029" cy="7645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2B3871" w14:textId="4D0F9131" w:rsidR="008D2CE8" w:rsidRPr="00131113" w:rsidRDefault="008D2CE8" w:rsidP="005555A4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Penggabungan Data Menggunakan Inner Join, Left Join, Right Join, dan Outer Join (Studi Kasus: Breast Cancer Dataset)</w:t>
      </w:r>
    </w:p>
    <w:p w14:paraId="6941E767" w14:textId="306AE1CC" w:rsidR="008D2CE8" w:rsidRPr="00131113" w:rsidRDefault="008D2CE8" w:rsidP="005555A4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Implementasikan penggabungan data (</w:t>
      </w:r>
      <w:r w:rsidRPr="00131113">
        <w:rPr>
          <w:rFonts w:ascii="Times New Roman" w:hAnsi="Times New Roman" w:cs="Times New Roman"/>
          <w:i/>
          <w:iCs/>
          <w:sz w:val="24"/>
          <w:szCs w:val="24"/>
        </w:rPr>
        <w:t>merge</w:t>
      </w:r>
      <w:r w:rsidRPr="00131113">
        <w:rPr>
          <w:rFonts w:ascii="Times New Roman" w:hAnsi="Times New Roman" w:cs="Times New Roman"/>
          <w:sz w:val="24"/>
          <w:szCs w:val="24"/>
        </w:rPr>
        <w:t>) menggunakan Inner Join, Left Join, Right Join, dan Outer Join menggunakan Python untuk menjawab pertanyaan berikut:</w:t>
      </w:r>
    </w:p>
    <w:p w14:paraId="0F652B93" w14:textId="4A6BBB32" w:rsidR="008D2CE8" w:rsidRPr="00131113" w:rsidRDefault="007A074B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Import data :</w:t>
      </w:r>
    </w:p>
    <w:p w14:paraId="21F9577E" w14:textId="14599DBB" w:rsidR="007A074B" w:rsidRPr="00131113" w:rsidRDefault="007A074B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E7C692E" wp14:editId="047B3AFF">
            <wp:extent cx="4657090" cy="3523001"/>
            <wp:effectExtent l="0" t="0" r="0" b="127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4664472" cy="35285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04BD04" w14:textId="326FC202" w:rsidR="007A074B" w:rsidRPr="00131113" w:rsidRDefault="007A074B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84FAAF0" wp14:editId="71284F1B">
            <wp:extent cx="4742815" cy="3746015"/>
            <wp:effectExtent l="0" t="0" r="635" b="6985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4750544" cy="37521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72A2AB" w14:textId="3C11780D" w:rsidR="007A074B" w:rsidRPr="00131113" w:rsidRDefault="007A074B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7E56E50" wp14:editId="6913EA54">
            <wp:extent cx="4732360" cy="3479800"/>
            <wp:effectExtent l="0" t="0" r="0" b="635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4740190" cy="34855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3754E8" w14:textId="54307022" w:rsidR="007A074B" w:rsidRPr="00131113" w:rsidRDefault="007A074B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14A9813" wp14:editId="37C90D64">
            <wp:extent cx="4690110" cy="3488743"/>
            <wp:effectExtent l="0" t="0" r="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4697448" cy="34942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6A94D6" w14:textId="1DCA5553" w:rsidR="008D2CE8" w:rsidRPr="00131113" w:rsidRDefault="008D2CE8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Sebelum melakukan penggabungan data dengan beberapa kriteria, perlu dilakukan penggabungan data antara data df1tumor_size yang memiliki nilai PatientID ganjil dan genap serta df1breastquad yang memiliki nilai PatientID ganjil dan genap</w:t>
      </w:r>
      <w:r w:rsidR="007A074B" w:rsidRPr="00131113">
        <w:rPr>
          <w:rFonts w:ascii="Times New Roman" w:hAnsi="Times New Roman" w:cs="Times New Roman"/>
          <w:sz w:val="24"/>
          <w:szCs w:val="24"/>
        </w:rPr>
        <w:t>. Penggabungan data ini dilakukan dengan bantuan library Python Pandas Concat,</w:t>
      </w:r>
    </w:p>
    <w:p w14:paraId="7638139C" w14:textId="028FED1E" w:rsidR="007A074B" w:rsidRPr="00131113" w:rsidRDefault="007A074B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8BA4838" wp14:editId="3CF4488C">
            <wp:extent cx="4874260" cy="3723468"/>
            <wp:effectExtent l="0" t="0" r="254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4875228" cy="37242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884B99" w14:textId="5422C3A0" w:rsidR="007A074B" w:rsidRPr="00131113" w:rsidRDefault="007A074B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12D9760" wp14:editId="01A28DB3">
            <wp:extent cx="4833003" cy="3695700"/>
            <wp:effectExtent l="0" t="0" r="5715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"/>
                    <a:stretch>
                      <a:fillRect/>
                    </a:stretch>
                  </pic:blipFill>
                  <pic:spPr>
                    <a:xfrm>
                      <a:off x="0" y="0"/>
                      <a:ext cx="4843970" cy="37040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B7A26C" w14:textId="376C4A4F" w:rsidR="007A074B" w:rsidRPr="00131113" w:rsidRDefault="007A074B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506B8BCB" w14:textId="0EA09844" w:rsidR="007A074B" w:rsidRPr="00131113" w:rsidRDefault="007A074B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 xml:space="preserve">Code tersebut menggabungkan </w:t>
      </w:r>
      <w:r w:rsidR="00463F21" w:rsidRPr="00131113">
        <w:rPr>
          <w:rFonts w:ascii="Times New Roman" w:hAnsi="Times New Roman" w:cs="Times New Roman"/>
          <w:sz w:val="24"/>
          <w:szCs w:val="24"/>
        </w:rPr>
        <w:t>dengan menjadikan ke satu Columns</w:t>
      </w:r>
    </w:p>
    <w:p w14:paraId="34F92A23" w14:textId="5DF4E212" w:rsidR="008D2CE8" w:rsidRPr="00131113" w:rsidRDefault="008D2CE8" w:rsidP="005555A4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Berapa banyak record pasien yang memiliki nilai atribut ukuran tumor dan nilai kuadran kanker payudara secara lengkap keduanya ?</w:t>
      </w:r>
    </w:p>
    <w:p w14:paraId="1691A555" w14:textId="211CCCD9" w:rsidR="00463F21" w:rsidRPr="00131113" w:rsidRDefault="00463F21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 xml:space="preserve">Menggunakan sistem inner join </w:t>
      </w:r>
    </w:p>
    <w:p w14:paraId="5CE3C009" w14:textId="44C7C82F" w:rsidR="00463F21" w:rsidRPr="00131113" w:rsidRDefault="00463F21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93F901E" wp14:editId="6FD4C6E3">
            <wp:extent cx="3880452" cy="3740728"/>
            <wp:effectExtent l="0" t="0" r="635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3913436" cy="37725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EEE81E" w14:textId="2A1810BB" w:rsidR="008D2CE8" w:rsidRPr="00131113" w:rsidRDefault="008D2CE8" w:rsidP="005555A4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Berapa banyak record pasien yang memiliki nilai atribut ukuran tumor, tetapi tidak memiliki nilai kuadran kanker payudara ? serta berapa banyak record nilai atribut kuadran kanker payudara yang NaN tersebut ?</w:t>
      </w:r>
    </w:p>
    <w:p w14:paraId="7846A92D" w14:textId="488659EA" w:rsidR="00463F21" w:rsidRPr="00131113" w:rsidRDefault="00463F21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Menggunakan sistem merge right join</w:t>
      </w:r>
    </w:p>
    <w:p w14:paraId="46C37B73" w14:textId="0628CF38" w:rsidR="00463F21" w:rsidRPr="00131113" w:rsidRDefault="00463F21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35E2370" wp14:editId="3164E16D">
            <wp:extent cx="4669537" cy="5350510"/>
            <wp:effectExtent l="0" t="0" r="0" b="254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4680004" cy="53625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A248CB" w14:textId="2AB1A6FB" w:rsidR="00463F21" w:rsidRPr="00131113" w:rsidRDefault="00463F21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Berapa banyak record nilai atribut kuadran kanker payudara yang NaN tersebut?</w:t>
      </w:r>
    </w:p>
    <w:p w14:paraId="770D36B9" w14:textId="6F6552A2" w:rsidR="00463F21" w:rsidRPr="00131113" w:rsidRDefault="00463F21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D1FF21C" wp14:editId="6D97ED51">
            <wp:extent cx="2276793" cy="1514686"/>
            <wp:effectExtent l="0" t="0" r="9525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2276793" cy="15146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66343E" w14:textId="7C5FAEFE" w:rsidR="008D2CE8" w:rsidRPr="00131113" w:rsidRDefault="008D2CE8" w:rsidP="005555A4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Berapa banyak record pasien yang tidak memiliki nilai atribut ukuran tumor,</w:t>
      </w:r>
      <w:r w:rsidR="007A074B" w:rsidRPr="00131113">
        <w:rPr>
          <w:rFonts w:ascii="Times New Roman" w:hAnsi="Times New Roman" w:cs="Times New Roman"/>
          <w:sz w:val="24"/>
          <w:szCs w:val="24"/>
        </w:rPr>
        <w:t xml:space="preserve"> </w:t>
      </w:r>
      <w:r w:rsidRPr="00131113">
        <w:rPr>
          <w:rFonts w:ascii="Times New Roman" w:hAnsi="Times New Roman" w:cs="Times New Roman"/>
          <w:sz w:val="24"/>
          <w:szCs w:val="24"/>
        </w:rPr>
        <w:t>tetapi memiliki nilai kuadran kanker payudara ? serta berapa banyak record nilai</w:t>
      </w:r>
      <w:r w:rsidR="007A074B" w:rsidRPr="00131113">
        <w:rPr>
          <w:rFonts w:ascii="Times New Roman" w:hAnsi="Times New Roman" w:cs="Times New Roman"/>
          <w:sz w:val="24"/>
          <w:szCs w:val="24"/>
        </w:rPr>
        <w:t xml:space="preserve"> </w:t>
      </w:r>
      <w:r w:rsidRPr="00131113">
        <w:rPr>
          <w:rFonts w:ascii="Times New Roman" w:hAnsi="Times New Roman" w:cs="Times New Roman"/>
          <w:sz w:val="24"/>
          <w:szCs w:val="24"/>
        </w:rPr>
        <w:t>atribut ukuran tumor yang NaN tersebut ?</w:t>
      </w:r>
    </w:p>
    <w:p w14:paraId="7DC92EDF" w14:textId="1AE2F465" w:rsidR="00463F21" w:rsidRPr="00131113" w:rsidRDefault="00933478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E02645F" wp14:editId="4CD16063">
            <wp:extent cx="5382376" cy="6287377"/>
            <wp:effectExtent l="0" t="0" r="8890" b="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5382376" cy="62873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C6741A" w14:textId="4DC2A060" w:rsidR="00933478" w:rsidRPr="00131113" w:rsidRDefault="00933478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banyak record nilai atribut ukuran tumor yang NaN :</w:t>
      </w:r>
    </w:p>
    <w:p w14:paraId="59A9B67E" w14:textId="1A4B0DFA" w:rsidR="00933478" w:rsidRPr="00131113" w:rsidRDefault="00933478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C6401DE" wp14:editId="33A87784">
            <wp:extent cx="3181794" cy="1514686"/>
            <wp:effectExtent l="0" t="0" r="0" b="9525"/>
            <wp:docPr id="34" name="Picture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3181794" cy="15146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3CD728" w14:textId="53AA3534" w:rsidR="008D2CE8" w:rsidRPr="00131113" w:rsidRDefault="008D2CE8" w:rsidP="005555A4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Jika menggunakan Outer Join, Berapa banyak record pasien yang NaN pada</w:t>
      </w:r>
      <w:r w:rsidR="007A074B" w:rsidRPr="00131113">
        <w:rPr>
          <w:rFonts w:ascii="Times New Roman" w:hAnsi="Times New Roman" w:cs="Times New Roman"/>
          <w:sz w:val="24"/>
          <w:szCs w:val="24"/>
        </w:rPr>
        <w:t xml:space="preserve"> </w:t>
      </w:r>
      <w:r w:rsidRPr="00131113">
        <w:rPr>
          <w:rFonts w:ascii="Times New Roman" w:hAnsi="Times New Roman" w:cs="Times New Roman"/>
          <w:sz w:val="24"/>
          <w:szCs w:val="24"/>
        </w:rPr>
        <w:t>masing-masing atribut, baik pada atribut ukuran tumor maupun kuadran kanker</w:t>
      </w:r>
      <w:r w:rsidR="007A074B" w:rsidRPr="00131113">
        <w:rPr>
          <w:rFonts w:ascii="Times New Roman" w:hAnsi="Times New Roman" w:cs="Times New Roman"/>
          <w:sz w:val="24"/>
          <w:szCs w:val="24"/>
        </w:rPr>
        <w:t xml:space="preserve"> </w:t>
      </w:r>
      <w:r w:rsidRPr="00131113">
        <w:rPr>
          <w:rFonts w:ascii="Times New Roman" w:hAnsi="Times New Roman" w:cs="Times New Roman"/>
          <w:sz w:val="24"/>
          <w:szCs w:val="24"/>
        </w:rPr>
        <w:t>payudara?</w:t>
      </w:r>
    </w:p>
    <w:p w14:paraId="43C7DF70" w14:textId="0693700C" w:rsidR="00933478" w:rsidRPr="00131113" w:rsidRDefault="00933478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Mengunakan sistem merge outer join</w:t>
      </w:r>
    </w:p>
    <w:p w14:paraId="1FB349D3" w14:textId="79E75547" w:rsidR="00933478" w:rsidRPr="00131113" w:rsidRDefault="00933478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0DCE050" wp14:editId="694D4057">
            <wp:extent cx="5731510" cy="6299835"/>
            <wp:effectExtent l="0" t="0" r="2540" b="5715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2998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5D0D78" w14:textId="77777777" w:rsidR="00933478" w:rsidRPr="00131113" w:rsidRDefault="00933478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Berapa banyak record pasien yang NaN pada masing-masing atribut, baik pada atribut ukuran tumor maupun kuadran kanker payudara?</w:t>
      </w:r>
    </w:p>
    <w:p w14:paraId="3ABF8A8A" w14:textId="239CCAFB" w:rsidR="00933478" w:rsidRPr="00131113" w:rsidRDefault="00933478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61ABD52" wp14:editId="6ADDADAE">
            <wp:extent cx="2762636" cy="1495634"/>
            <wp:effectExtent l="0" t="0" r="0" b="9525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2762636" cy="14956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23C5D7" w14:textId="5DD28822" w:rsidR="00933478" w:rsidRPr="00131113" w:rsidRDefault="00933478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0BD5F82" w14:textId="2C05F24B" w:rsidR="00933478" w:rsidRPr="00131113" w:rsidRDefault="00933478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B2CE8A8" w14:textId="04E664D4" w:rsidR="00933478" w:rsidRPr="00131113" w:rsidRDefault="00933478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7933F83" w14:textId="638AAB8B" w:rsidR="00933478" w:rsidRPr="00131113" w:rsidRDefault="00933478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9E3EF47" w14:textId="2922D69B" w:rsidR="00933478" w:rsidRDefault="00933478" w:rsidP="005555A4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Transformasi Data: Duplikasi Data, Missing Values, dan Imputasi Missing Values</w:t>
      </w:r>
    </w:p>
    <w:p w14:paraId="388FB198" w14:textId="22EFF248" w:rsidR="004334DB" w:rsidRPr="004334DB" w:rsidRDefault="004334DB" w:rsidP="004334DB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334DB">
        <w:rPr>
          <w:rFonts w:ascii="Times New Roman" w:hAnsi="Times New Roman" w:cs="Times New Roman"/>
          <w:sz w:val="24"/>
          <w:szCs w:val="24"/>
        </w:rPr>
        <w:drawing>
          <wp:inline distT="0" distB="0" distL="0" distR="0" wp14:anchorId="6A2E835A" wp14:editId="05A05E7D">
            <wp:extent cx="5731510" cy="2315210"/>
            <wp:effectExtent l="0" t="0" r="2540" b="8890"/>
            <wp:docPr id="73" name="Picture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3152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A47DC1" w14:textId="5C29854E" w:rsidR="004334DB" w:rsidRDefault="00933478" w:rsidP="004334DB">
      <w:pPr>
        <w:pStyle w:val="ListParagraph"/>
        <w:numPr>
          <w:ilvl w:val="0"/>
          <w:numId w:val="7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Deskripsikan definisi masing-masing atribut pada dataset hepatitis berdasarkan pengertian di dalam domain keilmuan medis dan referensi yang dapat dipertanggungjawabkan</w:t>
      </w:r>
    </w:p>
    <w:p w14:paraId="3FEBE5F7" w14:textId="516A4FDD" w:rsidR="004334DB" w:rsidRDefault="004334DB" w:rsidP="004334DB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umber : </w:t>
      </w:r>
      <w:r w:rsidR="00C02F9C">
        <w:rPr>
          <w:rFonts w:ascii="Times New Roman" w:hAnsi="Times New Roman" w:cs="Times New Roman"/>
          <w:sz w:val="24"/>
          <w:szCs w:val="24"/>
        </w:rPr>
        <w:t>…..</w:t>
      </w:r>
    </w:p>
    <w:p w14:paraId="6BC5E129" w14:textId="7933F846" w:rsidR="004334DB" w:rsidRPr="004334DB" w:rsidRDefault="004334DB" w:rsidP="000F2F88">
      <w:pPr>
        <w:pStyle w:val="ListParagraph"/>
        <w:numPr>
          <w:ilvl w:val="0"/>
          <w:numId w:val="5"/>
        </w:numPr>
        <w:autoSpaceDE w:val="0"/>
        <w:autoSpaceDN w:val="0"/>
        <w:adjustRightInd w:val="0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4334DB">
        <w:rPr>
          <w:rFonts w:ascii="Times New Roman" w:hAnsi="Times New Roman" w:cs="Times New Roman"/>
          <w:sz w:val="24"/>
          <w:szCs w:val="24"/>
        </w:rPr>
        <w:t>Age</w:t>
      </w:r>
      <w:r>
        <w:rPr>
          <w:rFonts w:ascii="Times New Roman" w:hAnsi="Times New Roman" w:cs="Times New Roman"/>
          <w:sz w:val="24"/>
          <w:szCs w:val="24"/>
        </w:rPr>
        <w:t xml:space="preserve"> : adalah umur dari pengidap hepatitis</w:t>
      </w:r>
    </w:p>
    <w:p w14:paraId="215BDA3B" w14:textId="074403A0" w:rsidR="004334DB" w:rsidRPr="004334DB" w:rsidRDefault="004334DB" w:rsidP="000F2F88">
      <w:pPr>
        <w:pStyle w:val="ListParagraph"/>
        <w:numPr>
          <w:ilvl w:val="0"/>
          <w:numId w:val="5"/>
        </w:numPr>
        <w:autoSpaceDE w:val="0"/>
        <w:autoSpaceDN w:val="0"/>
        <w:adjustRightInd w:val="0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4334DB">
        <w:rPr>
          <w:rFonts w:ascii="Times New Roman" w:hAnsi="Times New Roman" w:cs="Times New Roman"/>
          <w:sz w:val="24"/>
          <w:szCs w:val="24"/>
        </w:rPr>
        <w:t xml:space="preserve">Sex </w:t>
      </w:r>
      <w:r>
        <w:rPr>
          <w:rFonts w:ascii="Times New Roman" w:hAnsi="Times New Roman" w:cs="Times New Roman"/>
          <w:sz w:val="24"/>
          <w:szCs w:val="24"/>
        </w:rPr>
        <w:t>: adalah Jenis Kelamin dari pengidap hepatitis</w:t>
      </w:r>
    </w:p>
    <w:p w14:paraId="5BCFD87B" w14:textId="7A447F82" w:rsidR="004334DB" w:rsidRPr="004334DB" w:rsidRDefault="004334DB" w:rsidP="000F2F88">
      <w:pPr>
        <w:pStyle w:val="ListParagraph"/>
        <w:numPr>
          <w:ilvl w:val="0"/>
          <w:numId w:val="5"/>
        </w:numPr>
        <w:autoSpaceDE w:val="0"/>
        <w:autoSpaceDN w:val="0"/>
        <w:adjustRightInd w:val="0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4334DB">
        <w:rPr>
          <w:rFonts w:ascii="Times New Roman" w:hAnsi="Times New Roman" w:cs="Times New Roman"/>
          <w:sz w:val="24"/>
          <w:szCs w:val="24"/>
        </w:rPr>
        <w:t xml:space="preserve">Steroid </w:t>
      </w:r>
      <w:r>
        <w:rPr>
          <w:rFonts w:ascii="Times New Roman" w:hAnsi="Times New Roman" w:cs="Times New Roman"/>
          <w:sz w:val="24"/>
          <w:szCs w:val="24"/>
        </w:rPr>
        <w:t>: adalah</w:t>
      </w:r>
      <w:r w:rsidR="004D0433">
        <w:rPr>
          <w:rFonts w:ascii="Times New Roman" w:hAnsi="Times New Roman" w:cs="Times New Roman"/>
          <w:sz w:val="24"/>
          <w:szCs w:val="24"/>
        </w:rPr>
        <w:t xml:space="preserve"> steroid</w:t>
      </w:r>
    </w:p>
    <w:p w14:paraId="4FB0D8B9" w14:textId="4E5BD265" w:rsidR="004334DB" w:rsidRPr="004334DB" w:rsidRDefault="004334DB" w:rsidP="000F2F88">
      <w:pPr>
        <w:pStyle w:val="ListParagraph"/>
        <w:numPr>
          <w:ilvl w:val="0"/>
          <w:numId w:val="5"/>
        </w:numPr>
        <w:autoSpaceDE w:val="0"/>
        <w:autoSpaceDN w:val="0"/>
        <w:adjustRightInd w:val="0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4334DB">
        <w:rPr>
          <w:rFonts w:ascii="Times New Roman" w:hAnsi="Times New Roman" w:cs="Times New Roman"/>
          <w:sz w:val="24"/>
          <w:szCs w:val="24"/>
        </w:rPr>
        <w:t>Antivirals</w:t>
      </w:r>
      <w:r>
        <w:rPr>
          <w:rFonts w:ascii="Times New Roman" w:hAnsi="Times New Roman" w:cs="Times New Roman"/>
          <w:sz w:val="24"/>
          <w:szCs w:val="24"/>
        </w:rPr>
        <w:t xml:space="preserve"> : </w:t>
      </w:r>
      <w:r w:rsidR="000F2F88">
        <w:rPr>
          <w:rFonts w:ascii="Times New Roman" w:hAnsi="Times New Roman" w:cs="Times New Roman"/>
          <w:sz w:val="24"/>
          <w:szCs w:val="24"/>
        </w:rPr>
        <w:t>adalah</w:t>
      </w:r>
      <w:r w:rsidR="004D0433">
        <w:rPr>
          <w:rFonts w:ascii="Times New Roman" w:hAnsi="Times New Roman" w:cs="Times New Roman"/>
          <w:sz w:val="24"/>
          <w:szCs w:val="24"/>
        </w:rPr>
        <w:t xml:space="preserve"> antivirus</w:t>
      </w:r>
    </w:p>
    <w:p w14:paraId="4E771C94" w14:textId="3491EFA0" w:rsidR="004334DB" w:rsidRPr="004334DB" w:rsidRDefault="004334DB" w:rsidP="000F2F88">
      <w:pPr>
        <w:pStyle w:val="ListParagraph"/>
        <w:numPr>
          <w:ilvl w:val="0"/>
          <w:numId w:val="5"/>
        </w:numPr>
        <w:autoSpaceDE w:val="0"/>
        <w:autoSpaceDN w:val="0"/>
        <w:adjustRightInd w:val="0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4334DB">
        <w:rPr>
          <w:rFonts w:ascii="Times New Roman" w:hAnsi="Times New Roman" w:cs="Times New Roman"/>
          <w:sz w:val="24"/>
          <w:szCs w:val="24"/>
        </w:rPr>
        <w:t xml:space="preserve">Fatique </w:t>
      </w:r>
      <w:r>
        <w:rPr>
          <w:rFonts w:ascii="Times New Roman" w:hAnsi="Times New Roman" w:cs="Times New Roman"/>
          <w:sz w:val="24"/>
          <w:szCs w:val="24"/>
        </w:rPr>
        <w:t>:</w:t>
      </w:r>
      <w:r w:rsidR="000F2F88">
        <w:rPr>
          <w:rFonts w:ascii="Times New Roman" w:hAnsi="Times New Roman" w:cs="Times New Roman"/>
          <w:sz w:val="24"/>
          <w:szCs w:val="24"/>
        </w:rPr>
        <w:t xml:space="preserve"> adalah</w:t>
      </w:r>
      <w:r w:rsidR="004D0433">
        <w:rPr>
          <w:rFonts w:ascii="Times New Roman" w:hAnsi="Times New Roman" w:cs="Times New Roman"/>
          <w:sz w:val="24"/>
          <w:szCs w:val="24"/>
        </w:rPr>
        <w:t xml:space="preserve"> kelelahan</w:t>
      </w:r>
    </w:p>
    <w:p w14:paraId="4A903EC5" w14:textId="7427B46D" w:rsidR="004334DB" w:rsidRPr="004334DB" w:rsidRDefault="004334DB" w:rsidP="000F2F88">
      <w:pPr>
        <w:pStyle w:val="ListParagraph"/>
        <w:numPr>
          <w:ilvl w:val="0"/>
          <w:numId w:val="5"/>
        </w:numPr>
        <w:autoSpaceDE w:val="0"/>
        <w:autoSpaceDN w:val="0"/>
        <w:adjustRightInd w:val="0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4334DB">
        <w:rPr>
          <w:rFonts w:ascii="Times New Roman" w:hAnsi="Times New Roman" w:cs="Times New Roman"/>
          <w:sz w:val="24"/>
          <w:szCs w:val="24"/>
        </w:rPr>
        <w:t xml:space="preserve">Malaise  </w:t>
      </w:r>
      <w:r>
        <w:rPr>
          <w:rFonts w:ascii="Times New Roman" w:hAnsi="Times New Roman" w:cs="Times New Roman"/>
          <w:sz w:val="24"/>
          <w:szCs w:val="24"/>
        </w:rPr>
        <w:t>:</w:t>
      </w:r>
      <w:r w:rsidR="004D51B7">
        <w:rPr>
          <w:rFonts w:ascii="Times New Roman" w:hAnsi="Times New Roman" w:cs="Times New Roman"/>
          <w:sz w:val="24"/>
          <w:szCs w:val="24"/>
        </w:rPr>
        <w:t xml:space="preserve"> adalah</w:t>
      </w:r>
      <w:r w:rsidR="004D043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AC4DFB7" w14:textId="7C589BB6" w:rsidR="004334DB" w:rsidRPr="004334DB" w:rsidRDefault="004334DB" w:rsidP="000F2F88">
      <w:pPr>
        <w:pStyle w:val="ListParagraph"/>
        <w:numPr>
          <w:ilvl w:val="0"/>
          <w:numId w:val="5"/>
        </w:numPr>
        <w:autoSpaceDE w:val="0"/>
        <w:autoSpaceDN w:val="0"/>
        <w:adjustRightInd w:val="0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4334DB">
        <w:rPr>
          <w:rFonts w:ascii="Times New Roman" w:hAnsi="Times New Roman" w:cs="Times New Roman"/>
          <w:sz w:val="24"/>
          <w:szCs w:val="24"/>
        </w:rPr>
        <w:t xml:space="preserve">Anorexia </w:t>
      </w:r>
      <w:r>
        <w:rPr>
          <w:rFonts w:ascii="Times New Roman" w:hAnsi="Times New Roman" w:cs="Times New Roman"/>
          <w:sz w:val="24"/>
          <w:szCs w:val="24"/>
        </w:rPr>
        <w:t>:</w:t>
      </w:r>
      <w:r w:rsidR="004D51B7">
        <w:rPr>
          <w:rFonts w:ascii="Times New Roman" w:hAnsi="Times New Roman" w:cs="Times New Roman"/>
          <w:sz w:val="24"/>
          <w:szCs w:val="24"/>
        </w:rPr>
        <w:t xml:space="preserve"> adalah</w:t>
      </w:r>
      <w:r w:rsidR="004D0433">
        <w:rPr>
          <w:rFonts w:ascii="Times New Roman" w:hAnsi="Times New Roman" w:cs="Times New Roman"/>
          <w:sz w:val="24"/>
          <w:szCs w:val="24"/>
        </w:rPr>
        <w:t xml:space="preserve"> letih</w:t>
      </w:r>
    </w:p>
    <w:p w14:paraId="0DC72249" w14:textId="194D8C22" w:rsidR="004334DB" w:rsidRPr="004334DB" w:rsidRDefault="004334DB" w:rsidP="000F2F88">
      <w:pPr>
        <w:pStyle w:val="ListParagraph"/>
        <w:numPr>
          <w:ilvl w:val="0"/>
          <w:numId w:val="5"/>
        </w:numPr>
        <w:autoSpaceDE w:val="0"/>
        <w:autoSpaceDN w:val="0"/>
        <w:adjustRightInd w:val="0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4334DB">
        <w:rPr>
          <w:rFonts w:ascii="Times New Roman" w:hAnsi="Times New Roman" w:cs="Times New Roman"/>
          <w:sz w:val="24"/>
          <w:szCs w:val="24"/>
        </w:rPr>
        <w:t xml:space="preserve">Liver Big </w:t>
      </w:r>
      <w:r>
        <w:rPr>
          <w:rFonts w:ascii="Times New Roman" w:hAnsi="Times New Roman" w:cs="Times New Roman"/>
          <w:sz w:val="24"/>
          <w:szCs w:val="24"/>
        </w:rPr>
        <w:t>:</w:t>
      </w:r>
      <w:r w:rsidR="004D51B7">
        <w:rPr>
          <w:rFonts w:ascii="Times New Roman" w:hAnsi="Times New Roman" w:cs="Times New Roman"/>
          <w:sz w:val="24"/>
          <w:szCs w:val="24"/>
        </w:rPr>
        <w:t xml:space="preserve"> adalah</w:t>
      </w:r>
      <w:r w:rsidR="004D0433">
        <w:rPr>
          <w:rFonts w:ascii="Times New Roman" w:hAnsi="Times New Roman" w:cs="Times New Roman"/>
          <w:sz w:val="24"/>
          <w:szCs w:val="24"/>
        </w:rPr>
        <w:t xml:space="preserve"> pembesaran hati</w:t>
      </w:r>
    </w:p>
    <w:p w14:paraId="2B7B03D7" w14:textId="74516597" w:rsidR="004334DB" w:rsidRPr="004334DB" w:rsidRDefault="004334DB" w:rsidP="000F2F88">
      <w:pPr>
        <w:pStyle w:val="ListParagraph"/>
        <w:numPr>
          <w:ilvl w:val="0"/>
          <w:numId w:val="5"/>
        </w:numPr>
        <w:autoSpaceDE w:val="0"/>
        <w:autoSpaceDN w:val="0"/>
        <w:adjustRightInd w:val="0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4334DB">
        <w:rPr>
          <w:rFonts w:ascii="Times New Roman" w:hAnsi="Times New Roman" w:cs="Times New Roman"/>
          <w:sz w:val="24"/>
          <w:szCs w:val="24"/>
        </w:rPr>
        <w:t xml:space="preserve">Liver Firm </w:t>
      </w:r>
      <w:r>
        <w:rPr>
          <w:rFonts w:ascii="Times New Roman" w:hAnsi="Times New Roman" w:cs="Times New Roman"/>
          <w:sz w:val="24"/>
          <w:szCs w:val="24"/>
        </w:rPr>
        <w:t>:</w:t>
      </w:r>
      <w:r w:rsidR="004D51B7">
        <w:rPr>
          <w:rFonts w:ascii="Times New Roman" w:hAnsi="Times New Roman" w:cs="Times New Roman"/>
          <w:sz w:val="24"/>
          <w:szCs w:val="24"/>
        </w:rPr>
        <w:t xml:space="preserve"> adalah</w:t>
      </w:r>
      <w:r w:rsidR="004D0433">
        <w:rPr>
          <w:rFonts w:ascii="Times New Roman" w:hAnsi="Times New Roman" w:cs="Times New Roman"/>
          <w:sz w:val="24"/>
          <w:szCs w:val="24"/>
        </w:rPr>
        <w:t xml:space="preserve"> pengerasan hati</w:t>
      </w:r>
    </w:p>
    <w:p w14:paraId="294F2739" w14:textId="71B3531B" w:rsidR="004334DB" w:rsidRPr="004334DB" w:rsidRDefault="004334DB" w:rsidP="000F2F88">
      <w:pPr>
        <w:pStyle w:val="ListParagraph"/>
        <w:numPr>
          <w:ilvl w:val="0"/>
          <w:numId w:val="5"/>
        </w:numPr>
        <w:autoSpaceDE w:val="0"/>
        <w:autoSpaceDN w:val="0"/>
        <w:adjustRightInd w:val="0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4334DB">
        <w:rPr>
          <w:rFonts w:ascii="Times New Roman" w:hAnsi="Times New Roman" w:cs="Times New Roman"/>
          <w:sz w:val="24"/>
          <w:szCs w:val="24"/>
        </w:rPr>
        <w:t xml:space="preserve">Spleen Palpable </w:t>
      </w:r>
      <w:r>
        <w:rPr>
          <w:rFonts w:ascii="Times New Roman" w:hAnsi="Times New Roman" w:cs="Times New Roman"/>
          <w:sz w:val="24"/>
          <w:szCs w:val="24"/>
        </w:rPr>
        <w:t>:</w:t>
      </w:r>
      <w:r w:rsidR="004D51B7">
        <w:rPr>
          <w:rFonts w:ascii="Times New Roman" w:hAnsi="Times New Roman" w:cs="Times New Roman"/>
          <w:sz w:val="24"/>
          <w:szCs w:val="24"/>
        </w:rPr>
        <w:t xml:space="preserve"> adalah</w:t>
      </w:r>
      <w:r w:rsidR="004D043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CA0808F" w14:textId="76B450AF" w:rsidR="004334DB" w:rsidRPr="004334DB" w:rsidRDefault="004334DB" w:rsidP="000F2F88">
      <w:pPr>
        <w:pStyle w:val="ListParagraph"/>
        <w:numPr>
          <w:ilvl w:val="0"/>
          <w:numId w:val="5"/>
        </w:numPr>
        <w:autoSpaceDE w:val="0"/>
        <w:autoSpaceDN w:val="0"/>
        <w:adjustRightInd w:val="0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4334DB">
        <w:rPr>
          <w:rFonts w:ascii="Times New Roman" w:hAnsi="Times New Roman" w:cs="Times New Roman"/>
          <w:sz w:val="24"/>
          <w:szCs w:val="24"/>
        </w:rPr>
        <w:t xml:space="preserve">Speiders </w:t>
      </w:r>
      <w:r>
        <w:rPr>
          <w:rFonts w:ascii="Times New Roman" w:hAnsi="Times New Roman" w:cs="Times New Roman"/>
          <w:sz w:val="24"/>
          <w:szCs w:val="24"/>
        </w:rPr>
        <w:t>:</w:t>
      </w:r>
      <w:r w:rsidR="004D51B7">
        <w:rPr>
          <w:rFonts w:ascii="Times New Roman" w:hAnsi="Times New Roman" w:cs="Times New Roman"/>
          <w:sz w:val="24"/>
          <w:szCs w:val="24"/>
        </w:rPr>
        <w:t xml:space="preserve"> adalah</w:t>
      </w:r>
    </w:p>
    <w:p w14:paraId="1470D966" w14:textId="07881964" w:rsidR="004334DB" w:rsidRPr="004334DB" w:rsidRDefault="004334DB" w:rsidP="000F2F88">
      <w:pPr>
        <w:pStyle w:val="ListParagraph"/>
        <w:numPr>
          <w:ilvl w:val="0"/>
          <w:numId w:val="5"/>
        </w:numPr>
        <w:autoSpaceDE w:val="0"/>
        <w:autoSpaceDN w:val="0"/>
        <w:adjustRightInd w:val="0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4334DB">
        <w:rPr>
          <w:rFonts w:ascii="Times New Roman" w:hAnsi="Times New Roman" w:cs="Times New Roman"/>
          <w:sz w:val="24"/>
          <w:szCs w:val="24"/>
        </w:rPr>
        <w:t xml:space="preserve">Ascites </w:t>
      </w:r>
      <w:r>
        <w:rPr>
          <w:rFonts w:ascii="Times New Roman" w:hAnsi="Times New Roman" w:cs="Times New Roman"/>
          <w:sz w:val="24"/>
          <w:szCs w:val="24"/>
        </w:rPr>
        <w:t>:</w:t>
      </w:r>
      <w:r w:rsidR="004D51B7">
        <w:rPr>
          <w:rFonts w:ascii="Times New Roman" w:hAnsi="Times New Roman" w:cs="Times New Roman"/>
          <w:sz w:val="24"/>
          <w:szCs w:val="24"/>
        </w:rPr>
        <w:t xml:space="preserve"> adalah</w:t>
      </w:r>
      <w:r w:rsidR="004D0433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850E3AA" w14:textId="33826710" w:rsidR="004334DB" w:rsidRPr="004334DB" w:rsidRDefault="004334DB" w:rsidP="000F2F88">
      <w:pPr>
        <w:pStyle w:val="ListParagraph"/>
        <w:numPr>
          <w:ilvl w:val="0"/>
          <w:numId w:val="5"/>
        </w:numPr>
        <w:autoSpaceDE w:val="0"/>
        <w:autoSpaceDN w:val="0"/>
        <w:adjustRightInd w:val="0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4334DB">
        <w:rPr>
          <w:rFonts w:ascii="Times New Roman" w:hAnsi="Times New Roman" w:cs="Times New Roman"/>
          <w:sz w:val="24"/>
          <w:szCs w:val="24"/>
        </w:rPr>
        <w:t xml:space="preserve">Varices </w:t>
      </w:r>
      <w:r>
        <w:rPr>
          <w:rFonts w:ascii="Times New Roman" w:hAnsi="Times New Roman" w:cs="Times New Roman"/>
          <w:sz w:val="24"/>
          <w:szCs w:val="24"/>
        </w:rPr>
        <w:t>:</w:t>
      </w:r>
      <w:r w:rsidR="004D51B7">
        <w:rPr>
          <w:rFonts w:ascii="Times New Roman" w:hAnsi="Times New Roman" w:cs="Times New Roman"/>
          <w:sz w:val="24"/>
          <w:szCs w:val="24"/>
        </w:rPr>
        <w:t xml:space="preserve"> adalah</w:t>
      </w:r>
    </w:p>
    <w:p w14:paraId="623AC0C8" w14:textId="60763227" w:rsidR="004334DB" w:rsidRPr="004334DB" w:rsidRDefault="004334DB" w:rsidP="000F2F88">
      <w:pPr>
        <w:pStyle w:val="ListParagraph"/>
        <w:numPr>
          <w:ilvl w:val="0"/>
          <w:numId w:val="5"/>
        </w:numPr>
        <w:autoSpaceDE w:val="0"/>
        <w:autoSpaceDN w:val="0"/>
        <w:adjustRightInd w:val="0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4334DB">
        <w:rPr>
          <w:rFonts w:ascii="Times New Roman" w:hAnsi="Times New Roman" w:cs="Times New Roman"/>
          <w:sz w:val="24"/>
          <w:szCs w:val="24"/>
        </w:rPr>
        <w:t>Bilirubin</w:t>
      </w:r>
      <w:r>
        <w:rPr>
          <w:rFonts w:ascii="Times New Roman" w:hAnsi="Times New Roman" w:cs="Times New Roman"/>
          <w:sz w:val="24"/>
          <w:szCs w:val="24"/>
        </w:rPr>
        <w:t xml:space="preserve"> :</w:t>
      </w:r>
      <w:r w:rsidR="004D51B7">
        <w:rPr>
          <w:rFonts w:ascii="Times New Roman" w:hAnsi="Times New Roman" w:cs="Times New Roman"/>
          <w:sz w:val="24"/>
          <w:szCs w:val="24"/>
        </w:rPr>
        <w:t xml:space="preserve"> adalah</w:t>
      </w:r>
    </w:p>
    <w:p w14:paraId="03029233" w14:textId="025BCC4B" w:rsidR="004334DB" w:rsidRPr="004334DB" w:rsidRDefault="004334DB" w:rsidP="000F2F88">
      <w:pPr>
        <w:pStyle w:val="ListParagraph"/>
        <w:numPr>
          <w:ilvl w:val="0"/>
          <w:numId w:val="5"/>
        </w:numPr>
        <w:autoSpaceDE w:val="0"/>
        <w:autoSpaceDN w:val="0"/>
        <w:adjustRightInd w:val="0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4334DB">
        <w:rPr>
          <w:rFonts w:ascii="Times New Roman" w:hAnsi="Times New Roman" w:cs="Times New Roman"/>
          <w:sz w:val="24"/>
          <w:szCs w:val="24"/>
        </w:rPr>
        <w:t xml:space="preserve">Alk Phosphate </w:t>
      </w:r>
      <w:r>
        <w:rPr>
          <w:rFonts w:ascii="Times New Roman" w:hAnsi="Times New Roman" w:cs="Times New Roman"/>
          <w:sz w:val="24"/>
          <w:szCs w:val="24"/>
        </w:rPr>
        <w:t>:</w:t>
      </w:r>
      <w:r w:rsidR="004D51B7">
        <w:rPr>
          <w:rFonts w:ascii="Times New Roman" w:hAnsi="Times New Roman" w:cs="Times New Roman"/>
          <w:sz w:val="24"/>
          <w:szCs w:val="24"/>
        </w:rPr>
        <w:t xml:space="preserve"> adalah</w:t>
      </w:r>
    </w:p>
    <w:p w14:paraId="14AF6454" w14:textId="72539989" w:rsidR="004334DB" w:rsidRPr="004334DB" w:rsidRDefault="004334DB" w:rsidP="000F2F88">
      <w:pPr>
        <w:pStyle w:val="ListParagraph"/>
        <w:numPr>
          <w:ilvl w:val="0"/>
          <w:numId w:val="5"/>
        </w:numPr>
        <w:autoSpaceDE w:val="0"/>
        <w:autoSpaceDN w:val="0"/>
        <w:adjustRightInd w:val="0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4334DB">
        <w:rPr>
          <w:rFonts w:ascii="Times New Roman" w:hAnsi="Times New Roman" w:cs="Times New Roman"/>
          <w:sz w:val="24"/>
          <w:szCs w:val="24"/>
        </w:rPr>
        <w:t xml:space="preserve">SGOT </w:t>
      </w:r>
      <w:r>
        <w:rPr>
          <w:rFonts w:ascii="Times New Roman" w:hAnsi="Times New Roman" w:cs="Times New Roman"/>
          <w:sz w:val="24"/>
          <w:szCs w:val="24"/>
        </w:rPr>
        <w:t>:</w:t>
      </w:r>
      <w:r w:rsidR="004D51B7">
        <w:rPr>
          <w:rFonts w:ascii="Times New Roman" w:hAnsi="Times New Roman" w:cs="Times New Roman"/>
          <w:sz w:val="24"/>
          <w:szCs w:val="24"/>
        </w:rPr>
        <w:t xml:space="preserve"> </w:t>
      </w:r>
      <w:r w:rsidR="004D51B7">
        <w:rPr>
          <w:rFonts w:ascii="Times New Roman" w:hAnsi="Times New Roman" w:cs="Times New Roman"/>
          <w:sz w:val="24"/>
          <w:szCs w:val="24"/>
        </w:rPr>
        <w:t>adalah</w:t>
      </w:r>
    </w:p>
    <w:p w14:paraId="27A8AE08" w14:textId="1F5A4B4C" w:rsidR="004334DB" w:rsidRPr="004334DB" w:rsidRDefault="004334DB" w:rsidP="000F2F88">
      <w:pPr>
        <w:pStyle w:val="ListParagraph"/>
        <w:numPr>
          <w:ilvl w:val="0"/>
          <w:numId w:val="5"/>
        </w:numPr>
        <w:autoSpaceDE w:val="0"/>
        <w:autoSpaceDN w:val="0"/>
        <w:adjustRightInd w:val="0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4334DB">
        <w:rPr>
          <w:rFonts w:ascii="Times New Roman" w:hAnsi="Times New Roman" w:cs="Times New Roman"/>
          <w:sz w:val="24"/>
          <w:szCs w:val="24"/>
        </w:rPr>
        <w:t xml:space="preserve">Albumin </w:t>
      </w:r>
      <w:r>
        <w:rPr>
          <w:rFonts w:ascii="Times New Roman" w:hAnsi="Times New Roman" w:cs="Times New Roman"/>
          <w:sz w:val="24"/>
          <w:szCs w:val="24"/>
        </w:rPr>
        <w:t>:</w:t>
      </w:r>
      <w:r w:rsidR="004D51B7">
        <w:rPr>
          <w:rFonts w:ascii="Times New Roman" w:hAnsi="Times New Roman" w:cs="Times New Roman"/>
          <w:sz w:val="24"/>
          <w:szCs w:val="24"/>
        </w:rPr>
        <w:t xml:space="preserve"> </w:t>
      </w:r>
      <w:r w:rsidR="004D51B7">
        <w:rPr>
          <w:rFonts w:ascii="Times New Roman" w:hAnsi="Times New Roman" w:cs="Times New Roman"/>
          <w:sz w:val="24"/>
          <w:szCs w:val="24"/>
        </w:rPr>
        <w:t>adalah</w:t>
      </w:r>
    </w:p>
    <w:p w14:paraId="0D292647" w14:textId="5624A637" w:rsidR="004334DB" w:rsidRPr="004334DB" w:rsidRDefault="004334DB" w:rsidP="000F2F88">
      <w:pPr>
        <w:pStyle w:val="ListParagraph"/>
        <w:numPr>
          <w:ilvl w:val="0"/>
          <w:numId w:val="5"/>
        </w:numPr>
        <w:autoSpaceDE w:val="0"/>
        <w:autoSpaceDN w:val="0"/>
        <w:adjustRightInd w:val="0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4334DB">
        <w:rPr>
          <w:rFonts w:ascii="Times New Roman" w:hAnsi="Times New Roman" w:cs="Times New Roman"/>
          <w:sz w:val="24"/>
          <w:szCs w:val="24"/>
        </w:rPr>
        <w:t xml:space="preserve">Protime </w:t>
      </w:r>
      <w:r>
        <w:rPr>
          <w:rFonts w:ascii="Times New Roman" w:hAnsi="Times New Roman" w:cs="Times New Roman"/>
          <w:sz w:val="24"/>
          <w:szCs w:val="24"/>
        </w:rPr>
        <w:t>:</w:t>
      </w:r>
      <w:r w:rsidR="004D51B7">
        <w:rPr>
          <w:rFonts w:ascii="Times New Roman" w:hAnsi="Times New Roman" w:cs="Times New Roman"/>
          <w:sz w:val="24"/>
          <w:szCs w:val="24"/>
        </w:rPr>
        <w:t xml:space="preserve"> </w:t>
      </w:r>
      <w:r w:rsidR="004D51B7">
        <w:rPr>
          <w:rFonts w:ascii="Times New Roman" w:hAnsi="Times New Roman" w:cs="Times New Roman"/>
          <w:sz w:val="24"/>
          <w:szCs w:val="24"/>
        </w:rPr>
        <w:t>adalah</w:t>
      </w:r>
    </w:p>
    <w:p w14:paraId="7EAE1C33" w14:textId="4E9DEB85" w:rsidR="004334DB" w:rsidRPr="004334DB" w:rsidRDefault="004334DB" w:rsidP="000F2F88">
      <w:pPr>
        <w:pStyle w:val="ListParagraph"/>
        <w:numPr>
          <w:ilvl w:val="0"/>
          <w:numId w:val="5"/>
        </w:numPr>
        <w:autoSpaceDE w:val="0"/>
        <w:autoSpaceDN w:val="0"/>
        <w:adjustRightInd w:val="0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4334DB">
        <w:rPr>
          <w:rFonts w:ascii="Times New Roman" w:hAnsi="Times New Roman" w:cs="Times New Roman"/>
          <w:sz w:val="24"/>
          <w:szCs w:val="24"/>
        </w:rPr>
        <w:t xml:space="preserve">Histology </w:t>
      </w:r>
      <w:r>
        <w:rPr>
          <w:rFonts w:ascii="Times New Roman" w:hAnsi="Times New Roman" w:cs="Times New Roman"/>
          <w:sz w:val="24"/>
          <w:szCs w:val="24"/>
        </w:rPr>
        <w:t>:</w:t>
      </w:r>
      <w:r w:rsidR="004D51B7">
        <w:rPr>
          <w:rFonts w:ascii="Times New Roman" w:hAnsi="Times New Roman" w:cs="Times New Roman"/>
          <w:sz w:val="24"/>
          <w:szCs w:val="24"/>
        </w:rPr>
        <w:t xml:space="preserve"> </w:t>
      </w:r>
      <w:r w:rsidR="004D51B7">
        <w:rPr>
          <w:rFonts w:ascii="Times New Roman" w:hAnsi="Times New Roman" w:cs="Times New Roman"/>
          <w:sz w:val="24"/>
          <w:szCs w:val="24"/>
        </w:rPr>
        <w:t>adalah</w:t>
      </w:r>
    </w:p>
    <w:p w14:paraId="787CC962" w14:textId="5643DE94" w:rsidR="004D0433" w:rsidRPr="004334DB" w:rsidRDefault="004334DB" w:rsidP="004D0433">
      <w:pPr>
        <w:pStyle w:val="ListParagraph"/>
        <w:numPr>
          <w:ilvl w:val="0"/>
          <w:numId w:val="5"/>
        </w:numPr>
        <w:autoSpaceDE w:val="0"/>
        <w:autoSpaceDN w:val="0"/>
        <w:adjustRightInd w:val="0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4334DB">
        <w:rPr>
          <w:rFonts w:ascii="Times New Roman" w:hAnsi="Times New Roman" w:cs="Times New Roman"/>
          <w:sz w:val="24"/>
          <w:szCs w:val="24"/>
        </w:rPr>
        <w:t xml:space="preserve">CLASS </w:t>
      </w:r>
      <w:r>
        <w:rPr>
          <w:rFonts w:ascii="Times New Roman" w:hAnsi="Times New Roman" w:cs="Times New Roman"/>
          <w:sz w:val="24"/>
          <w:szCs w:val="24"/>
        </w:rPr>
        <w:t>:</w:t>
      </w:r>
      <w:r w:rsidR="004D51B7">
        <w:rPr>
          <w:rFonts w:ascii="Times New Roman" w:hAnsi="Times New Roman" w:cs="Times New Roman"/>
          <w:sz w:val="24"/>
          <w:szCs w:val="24"/>
        </w:rPr>
        <w:t xml:space="preserve"> </w:t>
      </w:r>
      <w:r w:rsidR="004D51B7">
        <w:rPr>
          <w:rFonts w:ascii="Times New Roman" w:hAnsi="Times New Roman" w:cs="Times New Roman"/>
          <w:sz w:val="24"/>
          <w:szCs w:val="24"/>
        </w:rPr>
        <w:t>adalah</w:t>
      </w:r>
      <w:r w:rsidR="004D51B7">
        <w:rPr>
          <w:rFonts w:ascii="Times New Roman" w:hAnsi="Times New Roman" w:cs="Times New Roman"/>
          <w:sz w:val="24"/>
          <w:szCs w:val="24"/>
        </w:rPr>
        <w:t xml:space="preserve"> </w:t>
      </w:r>
      <w:r w:rsidR="004D0433">
        <w:rPr>
          <w:rFonts w:ascii="Times New Roman" w:hAnsi="Times New Roman" w:cs="Times New Roman"/>
          <w:sz w:val="24"/>
          <w:szCs w:val="24"/>
        </w:rPr>
        <w:t>klasifikasi dari penggolongan pengidap hepatitis, apakah masuk kriteria 1 atau 0</w:t>
      </w:r>
    </w:p>
    <w:p w14:paraId="140DD2CC" w14:textId="1BA81D71" w:rsidR="004D0433" w:rsidRPr="004334DB" w:rsidRDefault="004D0433" w:rsidP="004334DB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0473E4AA" w14:textId="77777777" w:rsidR="00933478" w:rsidRPr="00131113" w:rsidRDefault="00933478" w:rsidP="005555A4">
      <w:pPr>
        <w:pStyle w:val="ListParagraph"/>
        <w:numPr>
          <w:ilvl w:val="0"/>
          <w:numId w:val="7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Lakukan transformasi data menggunakan Python dengan langkah-langkah sebagai berikut:</w:t>
      </w:r>
    </w:p>
    <w:p w14:paraId="6D17FA43" w14:textId="18C70A15" w:rsidR="00933478" w:rsidRPr="00131113" w:rsidRDefault="00933478" w:rsidP="005555A4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Lakukan pemeriksaan apakah terdapat duplikasi data (row) pada dataset hepatitis</w:t>
      </w:r>
    </w:p>
    <w:p w14:paraId="26DA7D34" w14:textId="7002D3C9" w:rsidR="00933478" w:rsidRPr="00131113" w:rsidRDefault="00933478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DF866AD" wp14:editId="6D87F61A">
            <wp:extent cx="2829320" cy="3905795"/>
            <wp:effectExtent l="0" t="0" r="9525" b="0"/>
            <wp:docPr id="37" name="Picture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2829320" cy="3905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83AC99" w14:textId="7A603B8E" w:rsidR="004A1E95" w:rsidRPr="00131113" w:rsidRDefault="004A1E95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Dari hasil code tersebut tidak ditemukan adanya duplikasi data di data no 3 ini.</w:t>
      </w:r>
    </w:p>
    <w:p w14:paraId="58D9B24B" w14:textId="77777777" w:rsidR="004A1E95" w:rsidRPr="00131113" w:rsidRDefault="004A1E95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BE8D87F" w14:textId="3299BCE4" w:rsidR="00933478" w:rsidRPr="00131113" w:rsidRDefault="00933478" w:rsidP="005555A4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Lakukan analisis deskriptif berapa banyak atribut yang memiliki missing values</w:t>
      </w:r>
    </w:p>
    <w:p w14:paraId="4EF041E8" w14:textId="47DFA24A" w:rsidR="004A1E95" w:rsidRPr="00131113" w:rsidRDefault="004A1E95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1D0F381" wp14:editId="7E6A1CCB">
            <wp:extent cx="5731510" cy="2084070"/>
            <wp:effectExtent l="0" t="0" r="2540" b="0"/>
            <wp:docPr id="38" name="Picture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0840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61C52D" w14:textId="31303122" w:rsidR="004A1E95" w:rsidRPr="00131113" w:rsidRDefault="004A1E95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0D9B381" wp14:editId="5AC820A5">
            <wp:extent cx="2534004" cy="4887007"/>
            <wp:effectExtent l="0" t="0" r="0" b="0"/>
            <wp:docPr id="39" name="Picture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"/>
                    <a:stretch>
                      <a:fillRect/>
                    </a:stretch>
                  </pic:blipFill>
                  <pic:spPr>
                    <a:xfrm>
                      <a:off x="0" y="0"/>
                      <a:ext cx="2534004" cy="48870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A2DF24" w14:textId="5C350A16" w:rsidR="004A1E95" w:rsidRPr="00131113" w:rsidRDefault="00933478" w:rsidP="005555A4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Lakukan imputasi missing values dengan berbagai teknik yang efektif dan baik untuk mengisi atribut-atribut yang NaN, misalnya menggunakan mean, median, modus, clustering, regression, maupun metode taksiran dan prediksi lainnya</w:t>
      </w:r>
      <w:r w:rsidR="004A1E95" w:rsidRPr="00131113">
        <w:rPr>
          <w:rFonts w:ascii="Times New Roman" w:hAnsi="Times New Roman" w:cs="Times New Roman"/>
          <w:sz w:val="24"/>
          <w:szCs w:val="24"/>
        </w:rPr>
        <w:t>.</w:t>
      </w:r>
    </w:p>
    <w:p w14:paraId="79D0DC22" w14:textId="0087A822" w:rsidR="00D913BD" w:rsidRPr="00131113" w:rsidRDefault="00D913BD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Karena terdapat beberapa missing value pada data tersebut, sehingga perlu dilakukan penanganan missing value. Ada beberapa cara yang saya pakai dalam penanganan mising value, yaitu Mean, Modus</w:t>
      </w:r>
    </w:p>
    <w:p w14:paraId="7EE6957C" w14:textId="58F80A62" w:rsidR="004A1E95" w:rsidRPr="00131113" w:rsidRDefault="00D913BD" w:rsidP="005555A4">
      <w:pPr>
        <w:pStyle w:val="ListParagraph"/>
        <w:numPr>
          <w:ilvl w:val="0"/>
          <w:numId w:val="9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Penanganan Missing Value dengan Modus</w:t>
      </w:r>
    </w:p>
    <w:p w14:paraId="3EB33063" w14:textId="55F02BF4" w:rsidR="00D913BD" w:rsidRPr="00131113" w:rsidRDefault="00D913BD" w:rsidP="005555A4">
      <w:pPr>
        <w:pStyle w:val="ListParagraph"/>
        <w:numPr>
          <w:ilvl w:val="0"/>
          <w:numId w:val="10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Penanganan Missing Value pada Columns Data Steroid menggunakan modus</w:t>
      </w:r>
    </w:p>
    <w:p w14:paraId="1CCEC6D6" w14:textId="79D315D7" w:rsidR="00D913BD" w:rsidRPr="00131113" w:rsidRDefault="00D913BD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CD0706C" wp14:editId="37D1664C">
            <wp:extent cx="3953933" cy="2314273"/>
            <wp:effectExtent l="0" t="0" r="8890" b="0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7"/>
                    <a:stretch>
                      <a:fillRect/>
                    </a:stretch>
                  </pic:blipFill>
                  <pic:spPr>
                    <a:xfrm>
                      <a:off x="0" y="0"/>
                      <a:ext cx="3959531" cy="23175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0A961C" w14:textId="122DA0CB" w:rsidR="00D913BD" w:rsidRPr="00131113" w:rsidRDefault="00D913BD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AD4E87F" w14:textId="1234450A" w:rsidR="00D913BD" w:rsidRPr="00131113" w:rsidRDefault="00D913BD" w:rsidP="005555A4">
      <w:pPr>
        <w:pStyle w:val="ListParagraph"/>
        <w:numPr>
          <w:ilvl w:val="0"/>
          <w:numId w:val="10"/>
        </w:numPr>
        <w:autoSpaceDE w:val="0"/>
        <w:autoSpaceDN w:val="0"/>
        <w:adjustRightInd w:val="0"/>
        <w:spacing w:after="0" w:line="24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Penanganan Missing Value pada Columns Data Fatique menggunakan modus</w:t>
      </w:r>
    </w:p>
    <w:p w14:paraId="7A494CB9" w14:textId="0B8584DF" w:rsidR="00D913BD" w:rsidRPr="00131113" w:rsidRDefault="002F0A93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C470753" wp14:editId="7A03A3EB">
            <wp:extent cx="3936470" cy="2407807"/>
            <wp:effectExtent l="0" t="0" r="6985" b="0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8"/>
                    <a:stretch>
                      <a:fillRect/>
                    </a:stretch>
                  </pic:blipFill>
                  <pic:spPr>
                    <a:xfrm>
                      <a:off x="0" y="0"/>
                      <a:ext cx="3953200" cy="2418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C2EB68" w14:textId="78B47876" w:rsidR="00D913BD" w:rsidRPr="00131113" w:rsidRDefault="00D913BD" w:rsidP="005555A4">
      <w:pPr>
        <w:pStyle w:val="ListParagraph"/>
        <w:numPr>
          <w:ilvl w:val="0"/>
          <w:numId w:val="10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Penanganan Missing Value pada Columns Data Malaise menggunakan modus</w:t>
      </w:r>
    </w:p>
    <w:p w14:paraId="3E7E3E14" w14:textId="069A66F9" w:rsidR="002F0A93" w:rsidRPr="00131113" w:rsidRDefault="002F0A93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C6D12E8" wp14:editId="2EB45DB3">
            <wp:extent cx="4004310" cy="2337548"/>
            <wp:effectExtent l="0" t="0" r="0" b="5715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9"/>
                    <a:stretch>
                      <a:fillRect/>
                    </a:stretch>
                  </pic:blipFill>
                  <pic:spPr>
                    <a:xfrm>
                      <a:off x="0" y="0"/>
                      <a:ext cx="4029116" cy="23520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90C3F9" w14:textId="71C2C001" w:rsidR="002F0A93" w:rsidRPr="00131113" w:rsidRDefault="00D913BD" w:rsidP="005555A4">
      <w:pPr>
        <w:pStyle w:val="ListParagraph"/>
        <w:numPr>
          <w:ilvl w:val="0"/>
          <w:numId w:val="10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Penanganan Missing Value pada Columns Data Anorexia menggunakan modus</w:t>
      </w:r>
    </w:p>
    <w:p w14:paraId="574CD5B5" w14:textId="366C2BE2" w:rsidR="002F0A93" w:rsidRPr="00131113" w:rsidRDefault="002F0A93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EDC5DC2" wp14:editId="1EE82E18">
            <wp:extent cx="4004310" cy="2311373"/>
            <wp:effectExtent l="0" t="0" r="0" b="0"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0"/>
                    <a:stretch>
                      <a:fillRect/>
                    </a:stretch>
                  </pic:blipFill>
                  <pic:spPr>
                    <a:xfrm>
                      <a:off x="0" y="0"/>
                      <a:ext cx="4019045" cy="23198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5F495B" w14:textId="4C3D15AD" w:rsidR="00D913BD" w:rsidRPr="00131113" w:rsidRDefault="00D913BD" w:rsidP="005555A4">
      <w:pPr>
        <w:pStyle w:val="ListParagraph"/>
        <w:numPr>
          <w:ilvl w:val="0"/>
          <w:numId w:val="10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Penanganan Missing Value pada Columns Data Liver Big menggunakan modus</w:t>
      </w:r>
    </w:p>
    <w:p w14:paraId="5E756836" w14:textId="5FB49969" w:rsidR="002F0A93" w:rsidRPr="00131113" w:rsidRDefault="006107A0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E6E3A32" wp14:editId="431184A8">
            <wp:extent cx="3767243" cy="2114013"/>
            <wp:effectExtent l="0" t="0" r="5080" b="635"/>
            <wp:docPr id="49" name="Picture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"/>
                    <a:stretch>
                      <a:fillRect/>
                    </a:stretch>
                  </pic:blipFill>
                  <pic:spPr>
                    <a:xfrm>
                      <a:off x="0" y="0"/>
                      <a:ext cx="3781593" cy="21220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82C32A" w14:textId="0836FA55" w:rsidR="006107A0" w:rsidRPr="00131113" w:rsidRDefault="006107A0" w:rsidP="005555A4">
      <w:pPr>
        <w:pStyle w:val="ListParagraph"/>
        <w:numPr>
          <w:ilvl w:val="0"/>
          <w:numId w:val="10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Penanganan Missing Value pada Columns Data Liver Firm menggunakan modus</w:t>
      </w:r>
    </w:p>
    <w:p w14:paraId="2CD7B4C3" w14:textId="41514836" w:rsidR="006107A0" w:rsidRPr="00131113" w:rsidRDefault="006107A0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664C0C0B" wp14:editId="18E248BD">
            <wp:extent cx="3834977" cy="2099338"/>
            <wp:effectExtent l="0" t="0" r="0" b="0"/>
            <wp:docPr id="48" name="Picture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2"/>
                    <a:stretch>
                      <a:fillRect/>
                    </a:stretch>
                  </pic:blipFill>
                  <pic:spPr>
                    <a:xfrm>
                      <a:off x="0" y="0"/>
                      <a:ext cx="3845293" cy="21049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7E3F71" w14:textId="3434DA30" w:rsidR="00D913BD" w:rsidRPr="00131113" w:rsidRDefault="00D913BD" w:rsidP="005555A4">
      <w:pPr>
        <w:pStyle w:val="ListParagraph"/>
        <w:numPr>
          <w:ilvl w:val="0"/>
          <w:numId w:val="10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Penanganan Missing Value pada Columns Data Spleen Palpable menggunakan modus</w:t>
      </w:r>
    </w:p>
    <w:p w14:paraId="6AA3254C" w14:textId="386C8114" w:rsidR="002F0A93" w:rsidRPr="00131113" w:rsidRDefault="002F0A93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4222DEA" wp14:editId="372D1457">
            <wp:extent cx="3868843" cy="1875270"/>
            <wp:effectExtent l="0" t="0" r="0" b="0"/>
            <wp:docPr id="45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3"/>
                    <a:stretch>
                      <a:fillRect/>
                    </a:stretch>
                  </pic:blipFill>
                  <pic:spPr>
                    <a:xfrm>
                      <a:off x="0" y="0"/>
                      <a:ext cx="3896062" cy="18884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A0B967" w14:textId="0E55BBED" w:rsidR="002F0A93" w:rsidRPr="00131113" w:rsidRDefault="002F0A93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B80C59B" w14:textId="5DD209B5" w:rsidR="002F0A93" w:rsidRDefault="002F0A93" w:rsidP="005555A4">
      <w:pPr>
        <w:pStyle w:val="ListParagraph"/>
        <w:numPr>
          <w:ilvl w:val="0"/>
          <w:numId w:val="10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 xml:space="preserve">Penanganan Missing Value pada Columns Data </w:t>
      </w:r>
      <w:r w:rsidR="000F2F88">
        <w:rPr>
          <w:rFonts w:ascii="Times New Roman" w:hAnsi="Times New Roman" w:cs="Times New Roman"/>
          <w:sz w:val="24"/>
          <w:szCs w:val="24"/>
        </w:rPr>
        <w:t>Speiders</w:t>
      </w:r>
      <w:r w:rsidRPr="00131113">
        <w:rPr>
          <w:rFonts w:ascii="Times New Roman" w:hAnsi="Times New Roman" w:cs="Times New Roman"/>
          <w:sz w:val="24"/>
          <w:szCs w:val="24"/>
        </w:rPr>
        <w:t xml:space="preserve"> menggunakan modus</w:t>
      </w:r>
    </w:p>
    <w:p w14:paraId="50418F1F" w14:textId="3D7AD073" w:rsidR="000F2F88" w:rsidRDefault="000F2F88" w:rsidP="000F2F88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2B9B931C" wp14:editId="59E70CB9">
            <wp:extent cx="3515173" cy="2029811"/>
            <wp:effectExtent l="0" t="0" r="0" b="8890"/>
            <wp:docPr id="74" name="Picture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4"/>
                    <a:stretch>
                      <a:fillRect/>
                    </a:stretch>
                  </pic:blipFill>
                  <pic:spPr>
                    <a:xfrm>
                      <a:off x="0" y="0"/>
                      <a:ext cx="3517347" cy="20310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A74EA0" w14:textId="77777777" w:rsidR="000F2F88" w:rsidRDefault="000F2F88" w:rsidP="000F2F88">
      <w:pPr>
        <w:pStyle w:val="ListParagraph"/>
        <w:numPr>
          <w:ilvl w:val="0"/>
          <w:numId w:val="10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Penanganan Missing Value pada Columns Data Ascites menggunakan modus</w:t>
      </w:r>
    </w:p>
    <w:p w14:paraId="3577B7E7" w14:textId="77777777" w:rsidR="000F2F88" w:rsidRPr="00131113" w:rsidRDefault="000F2F88" w:rsidP="000F2F88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7308BFD7" w14:textId="334E8FF2" w:rsidR="002F0A93" w:rsidRPr="00131113" w:rsidRDefault="002F0A93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4D52981" wp14:editId="6CB7043A">
            <wp:extent cx="3860377" cy="2285176"/>
            <wp:effectExtent l="0" t="0" r="6985" b="1270"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"/>
                    <a:stretch>
                      <a:fillRect/>
                    </a:stretch>
                  </pic:blipFill>
                  <pic:spPr>
                    <a:xfrm>
                      <a:off x="0" y="0"/>
                      <a:ext cx="3872286" cy="2292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F5103A" w14:textId="7B5EBFAE" w:rsidR="002F0A93" w:rsidRPr="00131113" w:rsidRDefault="002F0A93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693DE2A" w14:textId="20F5BDA9" w:rsidR="002F0A93" w:rsidRPr="00131113" w:rsidRDefault="002F0A93" w:rsidP="005555A4">
      <w:pPr>
        <w:pStyle w:val="ListParagraph"/>
        <w:numPr>
          <w:ilvl w:val="0"/>
          <w:numId w:val="10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Penanganan Missing Value pada Columns Data Varises menggunakan modus</w:t>
      </w:r>
    </w:p>
    <w:p w14:paraId="1D835B99" w14:textId="53F19A2E" w:rsidR="002F0A93" w:rsidRPr="00131113" w:rsidRDefault="002F0A93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6B4C84D" wp14:editId="03B4F11C">
            <wp:extent cx="3889940" cy="2330080"/>
            <wp:effectExtent l="0" t="0" r="0" b="0"/>
            <wp:docPr id="47" name="Picture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6"/>
                    <a:stretch>
                      <a:fillRect/>
                    </a:stretch>
                  </pic:blipFill>
                  <pic:spPr>
                    <a:xfrm>
                      <a:off x="0" y="0"/>
                      <a:ext cx="3908994" cy="23414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1729A6" w14:textId="3CBF6D7F" w:rsidR="002F0A93" w:rsidRPr="00131113" w:rsidRDefault="002F0A93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5564604D" w14:textId="53ED2350" w:rsidR="002F0A93" w:rsidRPr="00131113" w:rsidRDefault="002F0A93" w:rsidP="005555A4">
      <w:pPr>
        <w:pStyle w:val="ListParagraph"/>
        <w:numPr>
          <w:ilvl w:val="0"/>
          <w:numId w:val="9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Penanganan Missing Value dengan Mean</w:t>
      </w:r>
    </w:p>
    <w:p w14:paraId="495060EE" w14:textId="155B6C9B" w:rsidR="006107A0" w:rsidRPr="00131113" w:rsidRDefault="006107A0" w:rsidP="005555A4">
      <w:pPr>
        <w:pStyle w:val="ListParagraph"/>
        <w:numPr>
          <w:ilvl w:val="0"/>
          <w:numId w:val="12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 xml:space="preserve">Penanganan Missing Value pada Columns Data </w:t>
      </w:r>
      <w:r w:rsidR="00647A8F" w:rsidRPr="00131113">
        <w:rPr>
          <w:rFonts w:ascii="Times New Roman" w:hAnsi="Times New Roman" w:cs="Times New Roman"/>
          <w:sz w:val="24"/>
          <w:szCs w:val="24"/>
        </w:rPr>
        <w:t>Albumin</w:t>
      </w:r>
      <w:r w:rsidRPr="00131113">
        <w:rPr>
          <w:rFonts w:ascii="Times New Roman" w:hAnsi="Times New Roman" w:cs="Times New Roman"/>
          <w:sz w:val="24"/>
          <w:szCs w:val="24"/>
        </w:rPr>
        <w:t xml:space="preserve"> menggunakan mean</w:t>
      </w:r>
    </w:p>
    <w:p w14:paraId="4B70A4E8" w14:textId="1C9CAF59" w:rsidR="002F0A93" w:rsidRPr="00131113" w:rsidRDefault="00647A8F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C86CB3B" wp14:editId="69285BCC">
            <wp:extent cx="4307095" cy="2667000"/>
            <wp:effectExtent l="0" t="0" r="0" b="0"/>
            <wp:docPr id="50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7"/>
                    <a:stretch>
                      <a:fillRect/>
                    </a:stretch>
                  </pic:blipFill>
                  <pic:spPr>
                    <a:xfrm>
                      <a:off x="0" y="0"/>
                      <a:ext cx="4318148" cy="26738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DB0E9B" w14:textId="77777777" w:rsidR="00647A8F" w:rsidRPr="00131113" w:rsidRDefault="00647A8F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6E6734B" w14:textId="71E1C79B" w:rsidR="00647A8F" w:rsidRPr="00131113" w:rsidRDefault="00647A8F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9DDE409" w14:textId="60B1D355" w:rsidR="00647A8F" w:rsidRPr="00131113" w:rsidRDefault="00647A8F" w:rsidP="005555A4">
      <w:pPr>
        <w:pStyle w:val="ListParagraph"/>
        <w:numPr>
          <w:ilvl w:val="0"/>
          <w:numId w:val="12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Penanganan Missing Value pada Columns Data Protime menggunakan mean</w:t>
      </w:r>
    </w:p>
    <w:p w14:paraId="21053B06" w14:textId="57F8D804" w:rsidR="00647A8F" w:rsidRPr="00131113" w:rsidRDefault="00647A8F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083EB12" wp14:editId="78ACEA12">
            <wp:extent cx="4689475" cy="2887687"/>
            <wp:effectExtent l="0" t="0" r="0" b="8255"/>
            <wp:docPr id="52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8"/>
                    <a:stretch>
                      <a:fillRect/>
                    </a:stretch>
                  </pic:blipFill>
                  <pic:spPr>
                    <a:xfrm>
                      <a:off x="0" y="0"/>
                      <a:ext cx="4698934" cy="28935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C9A7D0" w14:textId="5D2176DF" w:rsidR="00804061" w:rsidRPr="00131113" w:rsidRDefault="00804061" w:rsidP="005555A4">
      <w:pPr>
        <w:pStyle w:val="ListParagraph"/>
        <w:numPr>
          <w:ilvl w:val="0"/>
          <w:numId w:val="12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Penanganan Missing Value pada Columns Data Bilirubin</w:t>
      </w:r>
      <w:r w:rsidRPr="00131113">
        <w:rPr>
          <w:rFonts w:ascii="Times New Roman" w:hAnsi="Times New Roman" w:cs="Times New Roman"/>
          <w:sz w:val="24"/>
          <w:szCs w:val="24"/>
        </w:rPr>
        <w:t xml:space="preserve"> </w:t>
      </w:r>
      <w:r w:rsidRPr="00131113">
        <w:rPr>
          <w:rFonts w:ascii="Times New Roman" w:hAnsi="Times New Roman" w:cs="Times New Roman"/>
          <w:sz w:val="24"/>
          <w:szCs w:val="24"/>
        </w:rPr>
        <w:t>menggunakan mean</w:t>
      </w:r>
    </w:p>
    <w:p w14:paraId="67DA29BE" w14:textId="391BD69A" w:rsidR="00804061" w:rsidRPr="00131113" w:rsidRDefault="00804061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C0491DB" wp14:editId="66258F17">
            <wp:extent cx="4658360" cy="2680131"/>
            <wp:effectExtent l="0" t="0" r="0" b="635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9"/>
                    <a:stretch>
                      <a:fillRect/>
                    </a:stretch>
                  </pic:blipFill>
                  <pic:spPr>
                    <a:xfrm>
                      <a:off x="0" y="0"/>
                      <a:ext cx="4669126" cy="2686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DBDD69" w14:textId="739A9C90" w:rsidR="00804061" w:rsidRPr="00131113" w:rsidRDefault="00804061" w:rsidP="005555A4">
      <w:pPr>
        <w:pStyle w:val="ListParagraph"/>
        <w:numPr>
          <w:ilvl w:val="0"/>
          <w:numId w:val="12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Penanganan Missing Value pada Columns Data Alk Phosphate</w:t>
      </w:r>
      <w:r w:rsidRPr="00131113">
        <w:rPr>
          <w:rFonts w:ascii="Times New Roman" w:hAnsi="Times New Roman" w:cs="Times New Roman"/>
          <w:sz w:val="24"/>
          <w:szCs w:val="24"/>
        </w:rPr>
        <w:t xml:space="preserve"> </w:t>
      </w:r>
      <w:r w:rsidRPr="00131113">
        <w:rPr>
          <w:rFonts w:ascii="Times New Roman" w:hAnsi="Times New Roman" w:cs="Times New Roman"/>
          <w:sz w:val="24"/>
          <w:szCs w:val="24"/>
        </w:rPr>
        <w:t>menggunakan mean</w:t>
      </w:r>
    </w:p>
    <w:p w14:paraId="0006B167" w14:textId="519B57AE" w:rsidR="00804061" w:rsidRPr="00131113" w:rsidRDefault="00804061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drawing>
          <wp:inline distT="0" distB="0" distL="0" distR="0" wp14:anchorId="5D5B5150" wp14:editId="1EFAD2EA">
            <wp:extent cx="4429183" cy="2303901"/>
            <wp:effectExtent l="0" t="0" r="0" b="127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0"/>
                    <a:stretch>
                      <a:fillRect/>
                    </a:stretch>
                  </pic:blipFill>
                  <pic:spPr>
                    <a:xfrm>
                      <a:off x="0" y="0"/>
                      <a:ext cx="4436821" cy="23078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7F93AA" w14:textId="77777777" w:rsidR="00804061" w:rsidRPr="00131113" w:rsidRDefault="00804061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F1CD6F0" w14:textId="5BAEA723" w:rsidR="00804061" w:rsidRPr="00131113" w:rsidRDefault="00804061" w:rsidP="005555A4">
      <w:pPr>
        <w:pStyle w:val="ListParagraph"/>
        <w:numPr>
          <w:ilvl w:val="0"/>
          <w:numId w:val="12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Penanganan Missing Value pada Columns Data SGOT</w:t>
      </w:r>
      <w:r w:rsidR="00A714A9" w:rsidRPr="00131113">
        <w:rPr>
          <w:rFonts w:ascii="Times New Roman" w:hAnsi="Times New Roman" w:cs="Times New Roman"/>
          <w:sz w:val="24"/>
          <w:szCs w:val="24"/>
        </w:rPr>
        <w:t xml:space="preserve"> </w:t>
      </w:r>
      <w:r w:rsidRPr="00131113">
        <w:rPr>
          <w:rFonts w:ascii="Times New Roman" w:hAnsi="Times New Roman" w:cs="Times New Roman"/>
          <w:sz w:val="24"/>
          <w:szCs w:val="24"/>
        </w:rPr>
        <w:t>menggunakan mean</w:t>
      </w:r>
    </w:p>
    <w:p w14:paraId="6281646E" w14:textId="2991D27F" w:rsidR="00804061" w:rsidRPr="00131113" w:rsidRDefault="00804061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drawing>
          <wp:inline distT="0" distB="0" distL="0" distR="0" wp14:anchorId="5A450A68" wp14:editId="56D8E4E6">
            <wp:extent cx="4301836" cy="2942083"/>
            <wp:effectExtent l="0" t="0" r="3810" b="0"/>
            <wp:docPr id="44" name="Picture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1"/>
                    <a:stretch>
                      <a:fillRect/>
                    </a:stretch>
                  </pic:blipFill>
                  <pic:spPr>
                    <a:xfrm>
                      <a:off x="0" y="0"/>
                      <a:ext cx="4311299" cy="2948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F1E234" w14:textId="0A4E844B" w:rsidR="0067641C" w:rsidRPr="00131113" w:rsidRDefault="0067641C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3EB991EF" w14:textId="0B10C08A" w:rsidR="0067641C" w:rsidRPr="00131113" w:rsidRDefault="0067641C" w:rsidP="005555A4">
      <w:pPr>
        <w:pStyle w:val="ListParagraph"/>
        <w:numPr>
          <w:ilvl w:val="0"/>
          <w:numId w:val="9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Apabila dirasa sudah dilakukan penanganan Missing Value pada  semua Columns dapat dicek kembali dengan code :</w:t>
      </w:r>
    </w:p>
    <w:p w14:paraId="1CB71759" w14:textId="5E8FC262" w:rsidR="00804061" w:rsidRPr="00131113" w:rsidRDefault="00804061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drawing>
          <wp:inline distT="0" distB="0" distL="0" distR="0" wp14:anchorId="0B178D3C" wp14:editId="3CAC40E6">
            <wp:extent cx="1953422" cy="4398819"/>
            <wp:effectExtent l="0" t="0" r="8890" b="1905"/>
            <wp:docPr id="51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2"/>
                    <a:stretch>
                      <a:fillRect/>
                    </a:stretch>
                  </pic:blipFill>
                  <pic:spPr>
                    <a:xfrm>
                      <a:off x="0" y="0"/>
                      <a:ext cx="1966974" cy="44293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E06712" w14:textId="77777777" w:rsidR="004F2BE0" w:rsidRPr="00131113" w:rsidRDefault="004F2BE0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4C210BD5" w14:textId="12F42D12" w:rsidR="004F2BE0" w:rsidRPr="00131113" w:rsidRDefault="004F2BE0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Dari beberapa proses penanganan Missing Value, akhirnya dari beberapa proses yang telah dilakukan, data sudah siap untuk dilanjutkan ke proses selanjutnya.</w:t>
      </w:r>
    </w:p>
    <w:p w14:paraId="1F3CBE6F" w14:textId="626200A8" w:rsidR="00804061" w:rsidRDefault="00804061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64C00B97" w14:textId="77777777" w:rsidR="00AD47DE" w:rsidRPr="00131113" w:rsidRDefault="00AD47DE" w:rsidP="005555A4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15A8A18F" w14:textId="05D03C07" w:rsidR="00804061" w:rsidRPr="00131113" w:rsidRDefault="00804061" w:rsidP="005555A4">
      <w:pPr>
        <w:pStyle w:val="ListParagraph"/>
        <w:numPr>
          <w:ilvl w:val="0"/>
          <w:numId w:val="1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Deteksi Outlier: InterQuartile Range dan BoxPlot</w:t>
      </w:r>
    </w:p>
    <w:p w14:paraId="41494095" w14:textId="5F4AF879" w:rsidR="0069545F" w:rsidRPr="0069545F" w:rsidRDefault="00804061" w:rsidP="0069545F">
      <w:pPr>
        <w:pStyle w:val="ListParagraph"/>
        <w:numPr>
          <w:ilvl w:val="0"/>
          <w:numId w:val="13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Deskripsikan definisi masing-masing atribut pada dataset ATM Transcation berdasarkan</w:t>
      </w:r>
      <w:r w:rsidRPr="00131113">
        <w:rPr>
          <w:rFonts w:ascii="Times New Roman" w:hAnsi="Times New Roman" w:cs="Times New Roman"/>
          <w:sz w:val="24"/>
          <w:szCs w:val="24"/>
        </w:rPr>
        <w:t xml:space="preserve"> </w:t>
      </w:r>
      <w:r w:rsidRPr="00131113">
        <w:rPr>
          <w:rFonts w:ascii="Times New Roman" w:hAnsi="Times New Roman" w:cs="Times New Roman"/>
          <w:sz w:val="24"/>
          <w:szCs w:val="24"/>
        </w:rPr>
        <w:t>pengertian di dalam domain keilmuan banking dan referensi yang dapat</w:t>
      </w:r>
      <w:r w:rsidRPr="00131113">
        <w:rPr>
          <w:rFonts w:ascii="Times New Roman" w:hAnsi="Times New Roman" w:cs="Times New Roman"/>
          <w:sz w:val="24"/>
          <w:szCs w:val="24"/>
        </w:rPr>
        <w:t xml:space="preserve"> </w:t>
      </w:r>
      <w:r w:rsidRPr="00131113">
        <w:rPr>
          <w:rFonts w:ascii="Times New Roman" w:hAnsi="Times New Roman" w:cs="Times New Roman"/>
          <w:sz w:val="24"/>
          <w:szCs w:val="24"/>
        </w:rPr>
        <w:t>dipertanggungjawabkan</w:t>
      </w:r>
    </w:p>
    <w:p w14:paraId="5461A413" w14:textId="658BEA4A" w:rsidR="00AD47DE" w:rsidRDefault="00AD47DE" w:rsidP="00AD47DE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mber :</w:t>
      </w:r>
      <w:r w:rsidR="00C02F9C">
        <w:rPr>
          <w:rFonts w:ascii="Times New Roman" w:hAnsi="Times New Roman" w:cs="Times New Roman"/>
          <w:sz w:val="24"/>
          <w:szCs w:val="24"/>
        </w:rPr>
        <w:t xml:space="preserve"> …..</w:t>
      </w:r>
    </w:p>
    <w:p w14:paraId="70B02C2E" w14:textId="7AD94270" w:rsidR="0090632B" w:rsidRPr="0090632B" w:rsidRDefault="0090632B" w:rsidP="0090632B">
      <w:pPr>
        <w:pStyle w:val="ListParagraph"/>
        <w:numPr>
          <w:ilvl w:val="0"/>
          <w:numId w:val="5"/>
        </w:numPr>
        <w:autoSpaceDE w:val="0"/>
        <w:autoSpaceDN w:val="0"/>
        <w:adjustRightInd w:val="0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90632B">
        <w:rPr>
          <w:rFonts w:ascii="Times New Roman" w:hAnsi="Times New Roman" w:cs="Times New Roman"/>
          <w:sz w:val="24"/>
          <w:szCs w:val="24"/>
        </w:rPr>
        <w:t xml:space="preserve">ATM Name </w:t>
      </w:r>
      <w:r>
        <w:rPr>
          <w:rFonts w:ascii="Times New Roman" w:hAnsi="Times New Roman" w:cs="Times New Roman"/>
          <w:sz w:val="24"/>
          <w:szCs w:val="24"/>
        </w:rPr>
        <w:t>: adalah nama dari ATM yang dijadikan tempat transaksi</w:t>
      </w:r>
      <w:r w:rsidRPr="0090632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19BC39E" w14:textId="734991FE" w:rsidR="0090632B" w:rsidRPr="0090632B" w:rsidRDefault="0090632B" w:rsidP="0090632B">
      <w:pPr>
        <w:pStyle w:val="ListParagraph"/>
        <w:numPr>
          <w:ilvl w:val="0"/>
          <w:numId w:val="5"/>
        </w:numPr>
        <w:autoSpaceDE w:val="0"/>
        <w:autoSpaceDN w:val="0"/>
        <w:adjustRightInd w:val="0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90632B">
        <w:rPr>
          <w:rFonts w:ascii="Times New Roman" w:hAnsi="Times New Roman" w:cs="Times New Roman"/>
          <w:sz w:val="24"/>
          <w:szCs w:val="24"/>
        </w:rPr>
        <w:t xml:space="preserve">Transaction Date </w:t>
      </w:r>
      <w:r>
        <w:rPr>
          <w:rFonts w:ascii="Times New Roman" w:hAnsi="Times New Roman" w:cs="Times New Roman"/>
          <w:sz w:val="24"/>
          <w:szCs w:val="24"/>
        </w:rPr>
        <w:t xml:space="preserve">: adalah data tanggal kapan transaksi dilakukan </w:t>
      </w:r>
    </w:p>
    <w:p w14:paraId="3FAC553F" w14:textId="35EB8034" w:rsidR="0090632B" w:rsidRPr="0090632B" w:rsidRDefault="0090632B" w:rsidP="0090632B">
      <w:pPr>
        <w:pStyle w:val="ListParagraph"/>
        <w:numPr>
          <w:ilvl w:val="0"/>
          <w:numId w:val="5"/>
        </w:numPr>
        <w:autoSpaceDE w:val="0"/>
        <w:autoSpaceDN w:val="0"/>
        <w:adjustRightInd w:val="0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90632B">
        <w:rPr>
          <w:rFonts w:ascii="Times New Roman" w:hAnsi="Times New Roman" w:cs="Times New Roman"/>
          <w:sz w:val="24"/>
          <w:szCs w:val="24"/>
        </w:rPr>
        <w:t xml:space="preserve">No Of Withdrawals </w:t>
      </w:r>
      <w:r>
        <w:rPr>
          <w:rFonts w:ascii="Times New Roman" w:hAnsi="Times New Roman" w:cs="Times New Roman"/>
          <w:sz w:val="24"/>
          <w:szCs w:val="24"/>
        </w:rPr>
        <w:t xml:space="preserve">: adalah </w:t>
      </w:r>
      <w:r w:rsidR="00421388">
        <w:rPr>
          <w:rFonts w:ascii="Times New Roman" w:hAnsi="Times New Roman" w:cs="Times New Roman"/>
          <w:sz w:val="24"/>
          <w:szCs w:val="24"/>
        </w:rPr>
        <w:t>jumlah penarikan</w:t>
      </w:r>
      <w:r w:rsidR="00820EC8">
        <w:rPr>
          <w:rFonts w:ascii="Times New Roman" w:hAnsi="Times New Roman" w:cs="Times New Roman"/>
          <w:sz w:val="24"/>
          <w:szCs w:val="24"/>
        </w:rPr>
        <w:t xml:space="preserve"> uang</w:t>
      </w:r>
      <w:r w:rsidR="00421388">
        <w:rPr>
          <w:rFonts w:ascii="Times New Roman" w:hAnsi="Times New Roman" w:cs="Times New Roman"/>
          <w:sz w:val="24"/>
          <w:szCs w:val="24"/>
        </w:rPr>
        <w:t xml:space="preserve"> dari transaksi yang dilakukan</w:t>
      </w:r>
    </w:p>
    <w:p w14:paraId="514F2B5A" w14:textId="4DD8657A" w:rsidR="0090632B" w:rsidRPr="0090632B" w:rsidRDefault="0090632B" w:rsidP="0090632B">
      <w:pPr>
        <w:pStyle w:val="ListParagraph"/>
        <w:numPr>
          <w:ilvl w:val="0"/>
          <w:numId w:val="5"/>
        </w:numPr>
        <w:autoSpaceDE w:val="0"/>
        <w:autoSpaceDN w:val="0"/>
        <w:adjustRightInd w:val="0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90632B">
        <w:rPr>
          <w:rFonts w:ascii="Times New Roman" w:hAnsi="Times New Roman" w:cs="Times New Roman"/>
          <w:sz w:val="24"/>
          <w:szCs w:val="24"/>
        </w:rPr>
        <w:t xml:space="preserve">Total amount Withdrawn (Rupee) </w:t>
      </w:r>
      <w:r>
        <w:rPr>
          <w:rFonts w:ascii="Times New Roman" w:hAnsi="Times New Roman" w:cs="Times New Roman"/>
          <w:sz w:val="24"/>
          <w:szCs w:val="24"/>
        </w:rPr>
        <w:t>:</w:t>
      </w:r>
      <w:r w:rsidRPr="0090632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dalah jumlah nominal penarikan uang dalam mata uang </w:t>
      </w:r>
      <w:r>
        <w:rPr>
          <w:rFonts w:ascii="Times New Roman" w:hAnsi="Times New Roman" w:cs="Times New Roman"/>
          <w:sz w:val="24"/>
          <w:szCs w:val="24"/>
        </w:rPr>
        <w:t>Rupee</w:t>
      </w:r>
    </w:p>
    <w:p w14:paraId="653EF0E3" w14:textId="7DFF3510" w:rsidR="0090632B" w:rsidRPr="0090632B" w:rsidRDefault="0090632B" w:rsidP="0090632B">
      <w:pPr>
        <w:pStyle w:val="ListParagraph"/>
        <w:numPr>
          <w:ilvl w:val="0"/>
          <w:numId w:val="5"/>
        </w:numPr>
        <w:autoSpaceDE w:val="0"/>
        <w:autoSpaceDN w:val="0"/>
        <w:adjustRightInd w:val="0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90632B">
        <w:rPr>
          <w:rFonts w:ascii="Times New Roman" w:hAnsi="Times New Roman" w:cs="Times New Roman"/>
          <w:sz w:val="24"/>
          <w:szCs w:val="24"/>
        </w:rPr>
        <w:t xml:space="preserve">Total amount Withdrawn (Rupiah) </w:t>
      </w:r>
      <w:r>
        <w:rPr>
          <w:rFonts w:ascii="Times New Roman" w:hAnsi="Times New Roman" w:cs="Times New Roman"/>
          <w:sz w:val="24"/>
          <w:szCs w:val="24"/>
        </w:rPr>
        <w:t>: adalah jumlah nominal penarikan uang dalam mata uang Rupiah</w:t>
      </w:r>
    </w:p>
    <w:p w14:paraId="3AAC2276" w14:textId="4FACBCA1" w:rsidR="0090632B" w:rsidRPr="0090632B" w:rsidRDefault="0090632B" w:rsidP="0090632B">
      <w:pPr>
        <w:pStyle w:val="ListParagraph"/>
        <w:numPr>
          <w:ilvl w:val="0"/>
          <w:numId w:val="5"/>
        </w:numPr>
        <w:autoSpaceDE w:val="0"/>
        <w:autoSpaceDN w:val="0"/>
        <w:adjustRightInd w:val="0"/>
        <w:ind w:left="360"/>
        <w:jc w:val="both"/>
        <w:rPr>
          <w:rFonts w:ascii="Times New Roman" w:hAnsi="Times New Roman" w:cs="Times New Roman"/>
          <w:sz w:val="24"/>
          <w:szCs w:val="24"/>
        </w:rPr>
      </w:pPr>
      <w:r w:rsidRPr="0090632B">
        <w:rPr>
          <w:rFonts w:ascii="Times New Roman" w:hAnsi="Times New Roman" w:cs="Times New Roman"/>
          <w:sz w:val="24"/>
          <w:szCs w:val="24"/>
        </w:rPr>
        <w:t xml:space="preserve">Weekday </w:t>
      </w:r>
      <w:r>
        <w:rPr>
          <w:rFonts w:ascii="Times New Roman" w:hAnsi="Times New Roman" w:cs="Times New Roman"/>
          <w:sz w:val="24"/>
          <w:szCs w:val="24"/>
        </w:rPr>
        <w:t>: adalah data hari kapan dilakukan transaksi penarikan uang</w:t>
      </w:r>
    </w:p>
    <w:p w14:paraId="2E575218" w14:textId="77777777" w:rsidR="00AD47DE" w:rsidRPr="00131113" w:rsidRDefault="00AD47DE" w:rsidP="00AD47DE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2551A2DB" w14:textId="5A2B361D" w:rsidR="00804061" w:rsidRDefault="004F2BE0" w:rsidP="005555A4">
      <w:pPr>
        <w:pStyle w:val="ListParagraph"/>
        <w:numPr>
          <w:ilvl w:val="0"/>
          <w:numId w:val="13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Lakukan analisis deskiriptif dan deteksi outlier menggunakan Python dan menjawab</w:t>
      </w:r>
      <w:r w:rsidRPr="00131113">
        <w:rPr>
          <w:rFonts w:ascii="Times New Roman" w:hAnsi="Times New Roman" w:cs="Times New Roman"/>
          <w:sz w:val="24"/>
          <w:szCs w:val="24"/>
        </w:rPr>
        <w:t xml:space="preserve"> </w:t>
      </w:r>
      <w:r w:rsidRPr="00131113">
        <w:rPr>
          <w:rFonts w:ascii="Times New Roman" w:hAnsi="Times New Roman" w:cs="Times New Roman"/>
          <w:sz w:val="24"/>
          <w:szCs w:val="24"/>
        </w:rPr>
        <w:t>pertanyaan berikut:</w:t>
      </w:r>
    </w:p>
    <w:p w14:paraId="46C7CF8D" w14:textId="7684593C" w:rsidR="0069545F" w:rsidRPr="00131113" w:rsidRDefault="0069545F" w:rsidP="0069545F">
      <w:pPr>
        <w:pStyle w:val="ListParagraph"/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69545F">
        <w:rPr>
          <w:rFonts w:ascii="Times New Roman" w:hAnsi="Times New Roman" w:cs="Times New Roman"/>
          <w:sz w:val="24"/>
          <w:szCs w:val="24"/>
        </w:rPr>
        <w:drawing>
          <wp:inline distT="0" distB="0" distL="0" distR="0" wp14:anchorId="4E6058B1" wp14:editId="3506EBDE">
            <wp:extent cx="5056414" cy="2595432"/>
            <wp:effectExtent l="0" t="0" r="0" b="0"/>
            <wp:docPr id="78" name="Picture 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3"/>
                    <a:stretch>
                      <a:fillRect/>
                    </a:stretch>
                  </pic:blipFill>
                  <pic:spPr>
                    <a:xfrm>
                      <a:off x="0" y="0"/>
                      <a:ext cx="5069612" cy="26022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2BBEA5" w14:textId="47B0DF58" w:rsidR="004F2BE0" w:rsidRPr="00131113" w:rsidRDefault="004F2BE0" w:rsidP="005555A4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Bank mana yang teramai dan tersepi bagi nasabah untuk melakukan penarikan</w:t>
      </w:r>
      <w:r w:rsidRPr="00131113">
        <w:rPr>
          <w:rFonts w:ascii="Times New Roman" w:hAnsi="Times New Roman" w:cs="Times New Roman"/>
          <w:sz w:val="24"/>
          <w:szCs w:val="24"/>
        </w:rPr>
        <w:t xml:space="preserve"> </w:t>
      </w:r>
      <w:r w:rsidRPr="00131113">
        <w:rPr>
          <w:rFonts w:ascii="Times New Roman" w:hAnsi="Times New Roman" w:cs="Times New Roman"/>
          <w:sz w:val="24"/>
          <w:szCs w:val="24"/>
        </w:rPr>
        <w:t>uang?</w:t>
      </w:r>
    </w:p>
    <w:p w14:paraId="6774FE0B" w14:textId="084C58A7" w:rsidR="004F2BE0" w:rsidRPr="00131113" w:rsidRDefault="0070110E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drawing>
          <wp:inline distT="0" distB="0" distL="0" distR="0" wp14:anchorId="2EF52441" wp14:editId="49D01E75">
            <wp:extent cx="4887686" cy="2568932"/>
            <wp:effectExtent l="0" t="0" r="8255" b="3175"/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4"/>
                    <a:stretch>
                      <a:fillRect/>
                    </a:stretch>
                  </pic:blipFill>
                  <pic:spPr>
                    <a:xfrm>
                      <a:off x="0" y="0"/>
                      <a:ext cx="4908768" cy="25800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3F1B912" w14:textId="1B55EB27" w:rsidR="0070110E" w:rsidRPr="00131113" w:rsidRDefault="0070110E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A2AFFEC" w14:textId="7EE4BDC3" w:rsidR="0070110E" w:rsidRPr="00131113" w:rsidRDefault="0070110E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Bank yang teramai adalah : KK Nagar ATM dengan total amount withdrawn Rp</w:t>
      </w:r>
      <w:r w:rsidRPr="00131113">
        <w:rPr>
          <w:rFonts w:ascii="Times New Roman" w:hAnsi="Times New Roman" w:cs="Times New Roman"/>
          <w:sz w:val="24"/>
          <w:szCs w:val="24"/>
        </w:rPr>
        <w:t>476</w:t>
      </w:r>
      <w:r w:rsidRPr="00131113">
        <w:rPr>
          <w:rFonts w:ascii="Times New Roman" w:hAnsi="Times New Roman" w:cs="Times New Roman"/>
          <w:sz w:val="24"/>
          <w:szCs w:val="24"/>
        </w:rPr>
        <w:t>.</w:t>
      </w:r>
      <w:r w:rsidRPr="00131113">
        <w:rPr>
          <w:rFonts w:ascii="Times New Roman" w:hAnsi="Times New Roman" w:cs="Times New Roman"/>
          <w:sz w:val="24"/>
          <w:szCs w:val="24"/>
        </w:rPr>
        <w:t>532</w:t>
      </w:r>
      <w:r w:rsidRPr="00131113">
        <w:rPr>
          <w:rFonts w:ascii="Times New Roman" w:hAnsi="Times New Roman" w:cs="Times New Roman"/>
          <w:sz w:val="24"/>
          <w:szCs w:val="24"/>
        </w:rPr>
        <w:t>.</w:t>
      </w:r>
      <w:r w:rsidRPr="00131113">
        <w:rPr>
          <w:rFonts w:ascii="Times New Roman" w:hAnsi="Times New Roman" w:cs="Times New Roman"/>
          <w:sz w:val="24"/>
          <w:szCs w:val="24"/>
        </w:rPr>
        <w:t>122</w:t>
      </w:r>
    </w:p>
    <w:p w14:paraId="2A091528" w14:textId="502D4F89" w:rsidR="0070110E" w:rsidRPr="00131113" w:rsidRDefault="0070110E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 xml:space="preserve">Bank yang </w:t>
      </w:r>
      <w:r w:rsidRPr="00131113">
        <w:rPr>
          <w:rFonts w:ascii="Times New Roman" w:hAnsi="Times New Roman" w:cs="Times New Roman"/>
          <w:sz w:val="24"/>
          <w:szCs w:val="24"/>
        </w:rPr>
        <w:t>tersepi</w:t>
      </w:r>
      <w:r w:rsidRPr="00131113">
        <w:rPr>
          <w:rFonts w:ascii="Times New Roman" w:hAnsi="Times New Roman" w:cs="Times New Roman"/>
          <w:sz w:val="24"/>
          <w:szCs w:val="24"/>
        </w:rPr>
        <w:t xml:space="preserve"> adalah : </w:t>
      </w:r>
      <w:r w:rsidRPr="00131113">
        <w:rPr>
          <w:rFonts w:ascii="Times New Roman" w:hAnsi="Times New Roman" w:cs="Times New Roman"/>
          <w:sz w:val="24"/>
          <w:szCs w:val="24"/>
        </w:rPr>
        <w:t>Airport</w:t>
      </w:r>
      <w:r w:rsidRPr="00131113">
        <w:rPr>
          <w:rFonts w:ascii="Times New Roman" w:hAnsi="Times New Roman" w:cs="Times New Roman"/>
          <w:sz w:val="24"/>
          <w:szCs w:val="24"/>
        </w:rPr>
        <w:t xml:space="preserve"> ATM dengan total amount withdrawn Rp18</w:t>
      </w:r>
      <w:r w:rsidRPr="00131113">
        <w:rPr>
          <w:rFonts w:ascii="Times New Roman" w:hAnsi="Times New Roman" w:cs="Times New Roman"/>
          <w:sz w:val="24"/>
          <w:szCs w:val="24"/>
        </w:rPr>
        <w:t>.</w:t>
      </w:r>
      <w:r w:rsidRPr="00131113">
        <w:rPr>
          <w:rFonts w:ascii="Times New Roman" w:hAnsi="Times New Roman" w:cs="Times New Roman"/>
          <w:sz w:val="24"/>
          <w:szCs w:val="24"/>
        </w:rPr>
        <w:t>689</w:t>
      </w:r>
    </w:p>
    <w:p w14:paraId="65A651D2" w14:textId="56D3620C" w:rsidR="004F2BE0" w:rsidRPr="00131113" w:rsidRDefault="004F2BE0" w:rsidP="005555A4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Pada hari apa ATM paling sering dan pada hari apa yang paling jara</w:t>
      </w:r>
      <w:r w:rsidRPr="00131113">
        <w:rPr>
          <w:rFonts w:ascii="Times New Roman" w:hAnsi="Times New Roman" w:cs="Times New Roman"/>
          <w:sz w:val="24"/>
          <w:szCs w:val="24"/>
        </w:rPr>
        <w:t xml:space="preserve">ng </w:t>
      </w:r>
      <w:r w:rsidRPr="00131113">
        <w:rPr>
          <w:rFonts w:ascii="Times New Roman" w:hAnsi="Times New Roman" w:cs="Times New Roman"/>
          <w:sz w:val="24"/>
          <w:szCs w:val="24"/>
        </w:rPr>
        <w:t>dikunjungi</w:t>
      </w:r>
      <w:r w:rsidRPr="00131113">
        <w:rPr>
          <w:rFonts w:ascii="Times New Roman" w:hAnsi="Times New Roman" w:cs="Times New Roman"/>
          <w:sz w:val="24"/>
          <w:szCs w:val="24"/>
        </w:rPr>
        <w:t xml:space="preserve"> </w:t>
      </w:r>
      <w:r w:rsidRPr="00131113">
        <w:rPr>
          <w:rFonts w:ascii="Times New Roman" w:hAnsi="Times New Roman" w:cs="Times New Roman"/>
          <w:sz w:val="24"/>
          <w:szCs w:val="24"/>
        </w:rPr>
        <w:t>oleh nasabah untuk melakukan penarikan uang?</w:t>
      </w:r>
    </w:p>
    <w:p w14:paraId="76BE464A" w14:textId="6412392A" w:rsidR="00365C2C" w:rsidRPr="00131113" w:rsidRDefault="00823201" w:rsidP="005555A4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drawing>
          <wp:inline distT="0" distB="0" distL="0" distR="0" wp14:anchorId="2F28CD57" wp14:editId="4B5A58EC">
            <wp:extent cx="3096057" cy="3562847"/>
            <wp:effectExtent l="0" t="0" r="9525" b="0"/>
            <wp:docPr id="55" name="Picture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5"/>
                    <a:stretch>
                      <a:fillRect/>
                    </a:stretch>
                  </pic:blipFill>
                  <pic:spPr>
                    <a:xfrm>
                      <a:off x="0" y="0"/>
                      <a:ext cx="3096057" cy="35628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27DB86" w14:textId="61891DA2" w:rsidR="00823201" w:rsidRPr="00131113" w:rsidRDefault="00823201" w:rsidP="005555A4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>Karena terdapat nama hari yang sama karena perbedaan ada yang Uppercase dan Lowercase, perlu dilakukan preprocess data</w:t>
      </w:r>
    </w:p>
    <w:p w14:paraId="6442C350" w14:textId="78539E2D" w:rsidR="00823201" w:rsidRPr="00131113" w:rsidRDefault="00823201" w:rsidP="005555A4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drawing>
          <wp:inline distT="0" distB="0" distL="0" distR="0" wp14:anchorId="459B0DC4" wp14:editId="38498A83">
            <wp:extent cx="5731510" cy="2844165"/>
            <wp:effectExtent l="0" t="0" r="2540" b="0"/>
            <wp:docPr id="56" name="Picture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844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E81557" w14:textId="7F389D59" w:rsidR="00823201" w:rsidRPr="00131113" w:rsidRDefault="00823201" w:rsidP="005555A4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drawing>
          <wp:inline distT="0" distB="0" distL="0" distR="0" wp14:anchorId="775F1270" wp14:editId="28C741EB">
            <wp:extent cx="5731510" cy="2696845"/>
            <wp:effectExtent l="0" t="0" r="2540" b="8255"/>
            <wp:docPr id="57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6968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F95C63" w14:textId="55BB3315" w:rsidR="00823201" w:rsidRPr="00131113" w:rsidRDefault="00823201" w:rsidP="005555A4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 xml:space="preserve">Setelah itu mari lihat ulang, hari apa yang termasuk hari paling ramai dan hari paling jarang </w:t>
      </w:r>
      <w:r w:rsidRPr="00131113">
        <w:rPr>
          <w:rFonts w:ascii="Times New Roman" w:hAnsi="Times New Roman" w:cs="Times New Roman"/>
          <w:sz w:val="24"/>
          <w:szCs w:val="24"/>
        </w:rPr>
        <w:t>dikunjungi oleh nasabah untuk melakukan penarikan uang</w:t>
      </w:r>
    </w:p>
    <w:p w14:paraId="09A38F63" w14:textId="25AC0B62" w:rsidR="00823201" w:rsidRPr="00131113" w:rsidRDefault="00823201" w:rsidP="005555A4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F2249FD" wp14:editId="6624CA23">
            <wp:extent cx="3025140" cy="2045653"/>
            <wp:effectExtent l="0" t="0" r="3810" b="0"/>
            <wp:docPr id="58" name="Picture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/>
                    <a:stretch>
                      <a:fillRect/>
                    </a:stretch>
                  </pic:blipFill>
                  <pic:spPr>
                    <a:xfrm>
                      <a:off x="0" y="0"/>
                      <a:ext cx="3026363" cy="20464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65496B" w14:textId="39E6D4CB" w:rsidR="00365C2C" w:rsidRPr="00131113" w:rsidRDefault="00823201" w:rsidP="005555A4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 xml:space="preserve">Dari hasil code tersebut, hari paling ramai adalah hari ‘Sunday’ atau hari </w:t>
      </w:r>
      <w:r w:rsidRPr="00131113">
        <w:rPr>
          <w:rFonts w:ascii="Times New Roman" w:hAnsi="Times New Roman" w:cs="Times New Roman"/>
          <w:b/>
          <w:bCs/>
          <w:sz w:val="24"/>
          <w:szCs w:val="24"/>
        </w:rPr>
        <w:t xml:space="preserve">Minggu, </w:t>
      </w:r>
      <w:r w:rsidRPr="00131113">
        <w:rPr>
          <w:rFonts w:ascii="Times New Roman" w:hAnsi="Times New Roman" w:cs="Times New Roman"/>
          <w:sz w:val="24"/>
          <w:szCs w:val="24"/>
        </w:rPr>
        <w:t>dan hari paling jarang adalah hari ‘Friday’ yaitu hari jum’at</w:t>
      </w:r>
    </w:p>
    <w:p w14:paraId="750433BD" w14:textId="4C5BB9D7" w:rsidR="004F2BE0" w:rsidRPr="00131113" w:rsidRDefault="004F2BE0" w:rsidP="005555A4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  <w:r w:rsidRPr="00131113">
        <w:rPr>
          <w:rFonts w:ascii="Times New Roman" w:hAnsi="Times New Roman" w:cs="Times New Roman"/>
          <w:sz w:val="24"/>
          <w:szCs w:val="24"/>
        </w:rPr>
        <w:t xml:space="preserve">Lakukan deteksi </w:t>
      </w:r>
      <w:r w:rsidRPr="00131113">
        <w:rPr>
          <w:rFonts w:ascii="Times New Roman" w:hAnsi="Times New Roman" w:cs="Times New Roman"/>
          <w:i/>
          <w:iCs/>
          <w:sz w:val="24"/>
          <w:szCs w:val="24"/>
        </w:rPr>
        <w:t xml:space="preserve">outlier </w:t>
      </w:r>
      <w:r w:rsidRPr="00131113">
        <w:rPr>
          <w:rFonts w:ascii="Times New Roman" w:hAnsi="Times New Roman" w:cs="Times New Roman"/>
          <w:sz w:val="24"/>
          <w:szCs w:val="24"/>
        </w:rPr>
        <w:t xml:space="preserve">untuk melihat potensi adanya </w:t>
      </w:r>
      <w:r w:rsidRPr="00131113">
        <w:rPr>
          <w:rFonts w:ascii="Times New Roman" w:hAnsi="Times New Roman" w:cs="Times New Roman"/>
          <w:i/>
          <w:iCs/>
          <w:sz w:val="24"/>
          <w:szCs w:val="24"/>
        </w:rPr>
        <w:t xml:space="preserve">fraud </w:t>
      </w:r>
      <w:r w:rsidRPr="00131113">
        <w:rPr>
          <w:rFonts w:ascii="Times New Roman" w:hAnsi="Times New Roman" w:cs="Times New Roman"/>
          <w:sz w:val="24"/>
          <w:szCs w:val="24"/>
        </w:rPr>
        <w:t>berdasarkan atribut</w:t>
      </w:r>
      <w:r w:rsidRPr="00131113">
        <w:rPr>
          <w:rFonts w:ascii="Times New Roman" w:hAnsi="Times New Roman" w:cs="Times New Roman"/>
          <w:sz w:val="24"/>
          <w:szCs w:val="24"/>
        </w:rPr>
        <w:t xml:space="preserve"> </w:t>
      </w:r>
      <w:r w:rsidRPr="00131113">
        <w:rPr>
          <w:rFonts w:ascii="Times New Roman" w:hAnsi="Times New Roman" w:cs="Times New Roman"/>
          <w:b/>
          <w:bCs/>
          <w:sz w:val="24"/>
          <w:szCs w:val="24"/>
        </w:rPr>
        <w:t xml:space="preserve">Total amount Withdrawn (in Rupiah) </w:t>
      </w:r>
      <w:r w:rsidRPr="00131113">
        <w:rPr>
          <w:rFonts w:ascii="Times New Roman" w:hAnsi="Times New Roman" w:cs="Times New Roman"/>
          <w:sz w:val="24"/>
          <w:szCs w:val="24"/>
        </w:rPr>
        <w:t>pada dataset ATM Transaction</w:t>
      </w:r>
      <w:r w:rsidRPr="00131113">
        <w:rPr>
          <w:rFonts w:ascii="Times New Roman" w:hAnsi="Times New Roman" w:cs="Times New Roman"/>
          <w:sz w:val="24"/>
          <w:szCs w:val="24"/>
        </w:rPr>
        <w:t xml:space="preserve"> </w:t>
      </w:r>
      <w:r w:rsidRPr="00131113">
        <w:rPr>
          <w:rFonts w:ascii="Times New Roman" w:hAnsi="Times New Roman" w:cs="Times New Roman"/>
          <w:sz w:val="24"/>
          <w:szCs w:val="24"/>
        </w:rPr>
        <w:t>menggunakan metode InterQuartileRange dan visualisasikan menggunakan</w:t>
      </w:r>
      <w:r w:rsidRPr="00131113">
        <w:rPr>
          <w:rFonts w:ascii="Times New Roman" w:hAnsi="Times New Roman" w:cs="Times New Roman"/>
          <w:sz w:val="24"/>
          <w:szCs w:val="24"/>
        </w:rPr>
        <w:t xml:space="preserve"> </w:t>
      </w:r>
      <w:r w:rsidRPr="00131113">
        <w:rPr>
          <w:rFonts w:ascii="Times New Roman" w:hAnsi="Times New Roman" w:cs="Times New Roman"/>
          <w:sz w:val="24"/>
          <w:szCs w:val="24"/>
        </w:rPr>
        <w:t xml:space="preserve">BoxPlot serta sebutkan nama </w:t>
      </w:r>
      <w:r w:rsidRPr="00131113">
        <w:rPr>
          <w:rFonts w:ascii="Times New Roman" w:hAnsi="Times New Roman" w:cs="Times New Roman"/>
          <w:b/>
          <w:bCs/>
          <w:sz w:val="24"/>
          <w:szCs w:val="24"/>
        </w:rPr>
        <w:t xml:space="preserve">No Of Withdrawals </w:t>
      </w:r>
      <w:r w:rsidRPr="00131113">
        <w:rPr>
          <w:rFonts w:ascii="Times New Roman" w:hAnsi="Times New Roman" w:cs="Times New Roman"/>
          <w:sz w:val="24"/>
          <w:szCs w:val="24"/>
        </w:rPr>
        <w:t xml:space="preserve">dan </w:t>
      </w:r>
      <w:r w:rsidRPr="00131113">
        <w:rPr>
          <w:rFonts w:ascii="Times New Roman" w:hAnsi="Times New Roman" w:cs="Times New Roman"/>
          <w:b/>
          <w:bCs/>
          <w:sz w:val="24"/>
          <w:szCs w:val="24"/>
        </w:rPr>
        <w:t xml:space="preserve">nama ATM-nya </w:t>
      </w:r>
      <w:r w:rsidRPr="00131113">
        <w:rPr>
          <w:rFonts w:ascii="Times New Roman" w:hAnsi="Times New Roman" w:cs="Times New Roman"/>
          <w:sz w:val="24"/>
          <w:szCs w:val="24"/>
        </w:rPr>
        <w:t>yang</w:t>
      </w:r>
      <w:r w:rsidRPr="00131113">
        <w:rPr>
          <w:rFonts w:ascii="Times New Roman" w:hAnsi="Times New Roman" w:cs="Times New Roman"/>
          <w:sz w:val="24"/>
          <w:szCs w:val="24"/>
        </w:rPr>
        <w:t xml:space="preserve"> </w:t>
      </w:r>
      <w:r w:rsidRPr="00131113">
        <w:rPr>
          <w:rFonts w:ascii="Times New Roman" w:hAnsi="Times New Roman" w:cs="Times New Roman"/>
          <w:sz w:val="24"/>
          <w:szCs w:val="24"/>
        </w:rPr>
        <w:t xml:space="preserve">terdeteksi </w:t>
      </w:r>
      <w:r w:rsidRPr="00131113">
        <w:rPr>
          <w:rFonts w:ascii="Times New Roman" w:hAnsi="Times New Roman" w:cs="Times New Roman"/>
          <w:i/>
          <w:iCs/>
          <w:sz w:val="24"/>
          <w:szCs w:val="24"/>
        </w:rPr>
        <w:t>fraud.</w:t>
      </w:r>
    </w:p>
    <w:p w14:paraId="23A845DF" w14:textId="4909B994" w:rsidR="009B61C9" w:rsidRDefault="009B61C9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5213604" w14:textId="149948CE" w:rsidR="00B24DC4" w:rsidRDefault="00B24DC4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24DC4">
        <w:rPr>
          <w:rFonts w:ascii="Times New Roman" w:hAnsi="Times New Roman" w:cs="Times New Roman"/>
          <w:sz w:val="24"/>
          <w:szCs w:val="24"/>
        </w:rPr>
        <w:drawing>
          <wp:inline distT="0" distB="0" distL="0" distR="0" wp14:anchorId="54C068F6" wp14:editId="7A1BB91B">
            <wp:extent cx="5731510" cy="1647825"/>
            <wp:effectExtent l="0" t="0" r="2540" b="9525"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647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8AD463" w14:textId="77777777" w:rsidR="00B24DC4" w:rsidRPr="00131113" w:rsidRDefault="00B24DC4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CFB91E5" w14:textId="174B6283" w:rsidR="00A714A9" w:rsidRDefault="00B24DC4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24DC4">
        <w:rPr>
          <w:rFonts w:ascii="Times New Roman" w:hAnsi="Times New Roman" w:cs="Times New Roman"/>
          <w:sz w:val="24"/>
          <w:szCs w:val="24"/>
        </w:rPr>
        <w:drawing>
          <wp:inline distT="0" distB="0" distL="0" distR="0" wp14:anchorId="2F7A725C" wp14:editId="7B8C1B8C">
            <wp:extent cx="5731510" cy="4588510"/>
            <wp:effectExtent l="0" t="0" r="2540" b="2540"/>
            <wp:docPr id="59" name="Picture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588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0F0099" w14:textId="43DCC041" w:rsidR="00D51051" w:rsidRPr="00131113" w:rsidRDefault="00D51051" w:rsidP="005555A4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/>
        <w:t>Dari hasil visualisasi boxplot ini dapat disimpulkan banyak data outlier</w:t>
      </w:r>
      <w:r w:rsidR="008A18DE">
        <w:rPr>
          <w:rFonts w:ascii="Times New Roman" w:hAnsi="Times New Roman" w:cs="Times New Roman"/>
          <w:sz w:val="24"/>
          <w:szCs w:val="24"/>
        </w:rPr>
        <w:t>.</w:t>
      </w:r>
    </w:p>
    <w:sectPr w:rsidR="00D51051" w:rsidRPr="00131113" w:rsidSect="00131113"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00F5227" w14:textId="77777777" w:rsidR="00F650CE" w:rsidRDefault="00F650CE" w:rsidP="00131113">
      <w:pPr>
        <w:spacing w:after="0" w:line="240" w:lineRule="auto"/>
      </w:pPr>
      <w:r>
        <w:separator/>
      </w:r>
    </w:p>
  </w:endnote>
  <w:endnote w:type="continuationSeparator" w:id="0">
    <w:p w14:paraId="3530784C" w14:textId="77777777" w:rsidR="00F650CE" w:rsidRDefault="00F650CE" w:rsidP="0013111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07E061B" w14:textId="77777777" w:rsidR="00F650CE" w:rsidRDefault="00F650CE" w:rsidP="00131113">
      <w:pPr>
        <w:spacing w:after="0" w:line="240" w:lineRule="auto"/>
      </w:pPr>
      <w:r>
        <w:separator/>
      </w:r>
    </w:p>
  </w:footnote>
  <w:footnote w:type="continuationSeparator" w:id="0">
    <w:p w14:paraId="0903C05A" w14:textId="77777777" w:rsidR="00F650CE" w:rsidRDefault="00F650CE" w:rsidP="0013111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D411A2F"/>
    <w:multiLevelType w:val="hybridMultilevel"/>
    <w:tmpl w:val="00FE5FD2"/>
    <w:lvl w:ilvl="0" w:tplc="3809001B">
      <w:start w:val="1"/>
      <w:numFmt w:val="lowerRoman"/>
      <w:lvlText w:val="%1."/>
      <w:lvlJc w:val="righ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 w15:restartNumberingAfterBreak="0">
    <w:nsid w:val="18BE5F5C"/>
    <w:multiLevelType w:val="hybridMultilevel"/>
    <w:tmpl w:val="2EBC5928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1ADF0546"/>
    <w:multiLevelType w:val="hybridMultilevel"/>
    <w:tmpl w:val="4314C260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C1E5323"/>
    <w:multiLevelType w:val="hybridMultilevel"/>
    <w:tmpl w:val="8892EB2A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F602B08"/>
    <w:multiLevelType w:val="hybridMultilevel"/>
    <w:tmpl w:val="18C8EF02"/>
    <w:lvl w:ilvl="0" w:tplc="82D6CD2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420B6FEE"/>
    <w:multiLevelType w:val="hybridMultilevel"/>
    <w:tmpl w:val="00FE5FD2"/>
    <w:lvl w:ilvl="0" w:tplc="FFFFFFFF">
      <w:start w:val="1"/>
      <w:numFmt w:val="lowerRoman"/>
      <w:lvlText w:val="%1."/>
      <w:lvlJc w:val="righ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59B3656F"/>
    <w:multiLevelType w:val="hybridMultilevel"/>
    <w:tmpl w:val="DA801020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A8C67E2"/>
    <w:multiLevelType w:val="hybridMultilevel"/>
    <w:tmpl w:val="4E9C2BAC"/>
    <w:lvl w:ilvl="0" w:tplc="38090019">
      <w:start w:val="1"/>
      <w:numFmt w:val="lowerLetter"/>
      <w:lvlText w:val="%1."/>
      <w:lvlJc w:val="left"/>
      <w:pPr>
        <w:ind w:left="144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5D9C7797"/>
    <w:multiLevelType w:val="hybridMultilevel"/>
    <w:tmpl w:val="7F12523E"/>
    <w:lvl w:ilvl="0" w:tplc="FFFFFFFF">
      <w:start w:val="1"/>
      <w:numFmt w:val="lowerRoman"/>
      <w:lvlText w:val="%1."/>
      <w:lvlJc w:val="righ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 w15:restartNumberingAfterBreak="0">
    <w:nsid w:val="5EB45D51"/>
    <w:multiLevelType w:val="hybridMultilevel"/>
    <w:tmpl w:val="A7781388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6121FBF"/>
    <w:multiLevelType w:val="hybridMultilevel"/>
    <w:tmpl w:val="A36A8850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 w15:restartNumberingAfterBreak="0">
    <w:nsid w:val="6C7229A4"/>
    <w:multiLevelType w:val="hybridMultilevel"/>
    <w:tmpl w:val="3228A1B0"/>
    <w:lvl w:ilvl="0" w:tplc="1A2EC78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7FF230B0"/>
    <w:multiLevelType w:val="hybridMultilevel"/>
    <w:tmpl w:val="8FB803E4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4"/>
  </w:num>
  <w:num w:numId="3">
    <w:abstractNumId w:val="12"/>
  </w:num>
  <w:num w:numId="4">
    <w:abstractNumId w:val="1"/>
  </w:num>
  <w:num w:numId="5">
    <w:abstractNumId w:val="10"/>
  </w:num>
  <w:num w:numId="6">
    <w:abstractNumId w:val="7"/>
  </w:num>
  <w:num w:numId="7">
    <w:abstractNumId w:val="3"/>
  </w:num>
  <w:num w:numId="8">
    <w:abstractNumId w:val="2"/>
  </w:num>
  <w:num w:numId="9">
    <w:abstractNumId w:val="9"/>
  </w:num>
  <w:num w:numId="10">
    <w:abstractNumId w:val="0"/>
  </w:num>
  <w:num w:numId="11">
    <w:abstractNumId w:val="8"/>
  </w:num>
  <w:num w:numId="12">
    <w:abstractNumId w:val="5"/>
  </w:num>
  <w:num w:numId="13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defaultTabStop w:val="720"/>
  <w:evenAndOddHeaders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D29DE"/>
    <w:rsid w:val="00003BDC"/>
    <w:rsid w:val="000E69DF"/>
    <w:rsid w:val="000F2F88"/>
    <w:rsid w:val="00131113"/>
    <w:rsid w:val="001D29DE"/>
    <w:rsid w:val="00292F8C"/>
    <w:rsid w:val="002E1A49"/>
    <w:rsid w:val="002F0A93"/>
    <w:rsid w:val="00365C2C"/>
    <w:rsid w:val="00403A40"/>
    <w:rsid w:val="00421388"/>
    <w:rsid w:val="004303CD"/>
    <w:rsid w:val="004334DB"/>
    <w:rsid w:val="00463F21"/>
    <w:rsid w:val="004A1E95"/>
    <w:rsid w:val="004D0433"/>
    <w:rsid w:val="004D51B7"/>
    <w:rsid w:val="004F2BE0"/>
    <w:rsid w:val="005555A4"/>
    <w:rsid w:val="005A3CB7"/>
    <w:rsid w:val="005E1F70"/>
    <w:rsid w:val="006107A0"/>
    <w:rsid w:val="006356B4"/>
    <w:rsid w:val="00647A8F"/>
    <w:rsid w:val="00665F90"/>
    <w:rsid w:val="0067641C"/>
    <w:rsid w:val="0069545F"/>
    <w:rsid w:val="0070110E"/>
    <w:rsid w:val="007A074B"/>
    <w:rsid w:val="00804061"/>
    <w:rsid w:val="00820EC8"/>
    <w:rsid w:val="00823201"/>
    <w:rsid w:val="008330AC"/>
    <w:rsid w:val="008A18DE"/>
    <w:rsid w:val="008D2CE8"/>
    <w:rsid w:val="008F0856"/>
    <w:rsid w:val="008F1C8A"/>
    <w:rsid w:val="0090632B"/>
    <w:rsid w:val="00933478"/>
    <w:rsid w:val="009B61C9"/>
    <w:rsid w:val="00A53455"/>
    <w:rsid w:val="00A714A9"/>
    <w:rsid w:val="00AD47DE"/>
    <w:rsid w:val="00B24DC4"/>
    <w:rsid w:val="00C02F9C"/>
    <w:rsid w:val="00C93741"/>
    <w:rsid w:val="00CD3CE5"/>
    <w:rsid w:val="00D33AAE"/>
    <w:rsid w:val="00D3478C"/>
    <w:rsid w:val="00D51051"/>
    <w:rsid w:val="00D913BD"/>
    <w:rsid w:val="00DA67FC"/>
    <w:rsid w:val="00DC2969"/>
    <w:rsid w:val="00DD7388"/>
    <w:rsid w:val="00E56875"/>
    <w:rsid w:val="00F650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0296546F"/>
  <w15:chartTrackingRefBased/>
  <w15:docId w15:val="{9BC40F51-A387-4AA3-9723-126B61A571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0110E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D29DE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13111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31113"/>
  </w:style>
  <w:style w:type="paragraph" w:styleId="Footer">
    <w:name w:val="footer"/>
    <w:basedOn w:val="Normal"/>
    <w:link w:val="FooterChar"/>
    <w:uiPriority w:val="99"/>
    <w:unhideWhenUsed/>
    <w:rsid w:val="0013111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3111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2901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844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708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9" Type="http://schemas.openxmlformats.org/officeDocument/2006/relationships/image" Target="media/image32.png"/><Relationship Id="rId21" Type="http://schemas.openxmlformats.org/officeDocument/2006/relationships/image" Target="media/image14.png"/><Relationship Id="rId34" Type="http://schemas.openxmlformats.org/officeDocument/2006/relationships/image" Target="media/image27.png"/><Relationship Id="rId42" Type="http://schemas.openxmlformats.org/officeDocument/2006/relationships/image" Target="media/image35.png"/><Relationship Id="rId47" Type="http://schemas.openxmlformats.org/officeDocument/2006/relationships/image" Target="media/image40.png"/><Relationship Id="rId50" Type="http://schemas.openxmlformats.org/officeDocument/2006/relationships/image" Target="media/image43.png"/><Relationship Id="rId55" Type="http://schemas.openxmlformats.org/officeDocument/2006/relationships/image" Target="media/image48.png"/><Relationship Id="rId63" Type="http://schemas.openxmlformats.org/officeDocument/2006/relationships/image" Target="media/image56.png"/><Relationship Id="rId68" Type="http://schemas.openxmlformats.org/officeDocument/2006/relationships/image" Target="media/image61.png"/><Relationship Id="rId76" Type="http://schemas.openxmlformats.org/officeDocument/2006/relationships/image" Target="media/image69.png"/><Relationship Id="rId7" Type="http://schemas.openxmlformats.org/officeDocument/2006/relationships/endnotes" Target="endnotes.xml"/><Relationship Id="rId71" Type="http://schemas.openxmlformats.org/officeDocument/2006/relationships/image" Target="media/image64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9" Type="http://schemas.openxmlformats.org/officeDocument/2006/relationships/image" Target="media/image22.png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32" Type="http://schemas.openxmlformats.org/officeDocument/2006/relationships/image" Target="media/image25.png"/><Relationship Id="rId37" Type="http://schemas.openxmlformats.org/officeDocument/2006/relationships/image" Target="media/image30.png"/><Relationship Id="rId40" Type="http://schemas.openxmlformats.org/officeDocument/2006/relationships/image" Target="media/image33.png"/><Relationship Id="rId45" Type="http://schemas.openxmlformats.org/officeDocument/2006/relationships/image" Target="media/image38.png"/><Relationship Id="rId53" Type="http://schemas.openxmlformats.org/officeDocument/2006/relationships/image" Target="media/image46.png"/><Relationship Id="rId58" Type="http://schemas.openxmlformats.org/officeDocument/2006/relationships/image" Target="media/image51.png"/><Relationship Id="rId66" Type="http://schemas.openxmlformats.org/officeDocument/2006/relationships/image" Target="media/image59.png"/><Relationship Id="rId74" Type="http://schemas.openxmlformats.org/officeDocument/2006/relationships/image" Target="media/image67.png"/><Relationship Id="rId79" Type="http://schemas.openxmlformats.org/officeDocument/2006/relationships/image" Target="media/image72.png"/><Relationship Id="rId5" Type="http://schemas.openxmlformats.org/officeDocument/2006/relationships/webSettings" Target="webSettings.xml"/><Relationship Id="rId61" Type="http://schemas.openxmlformats.org/officeDocument/2006/relationships/image" Target="media/image54.png"/><Relationship Id="rId82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31" Type="http://schemas.openxmlformats.org/officeDocument/2006/relationships/image" Target="media/image24.png"/><Relationship Id="rId44" Type="http://schemas.openxmlformats.org/officeDocument/2006/relationships/image" Target="media/image37.png"/><Relationship Id="rId52" Type="http://schemas.openxmlformats.org/officeDocument/2006/relationships/image" Target="media/image45.png"/><Relationship Id="rId60" Type="http://schemas.openxmlformats.org/officeDocument/2006/relationships/image" Target="media/image53.png"/><Relationship Id="rId65" Type="http://schemas.openxmlformats.org/officeDocument/2006/relationships/image" Target="media/image58.png"/><Relationship Id="rId73" Type="http://schemas.openxmlformats.org/officeDocument/2006/relationships/image" Target="media/image66.png"/><Relationship Id="rId78" Type="http://schemas.openxmlformats.org/officeDocument/2006/relationships/image" Target="media/image71.png"/><Relationship Id="rId8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image" Target="media/image28.png"/><Relationship Id="rId43" Type="http://schemas.openxmlformats.org/officeDocument/2006/relationships/image" Target="media/image36.png"/><Relationship Id="rId48" Type="http://schemas.openxmlformats.org/officeDocument/2006/relationships/image" Target="media/image41.png"/><Relationship Id="rId56" Type="http://schemas.openxmlformats.org/officeDocument/2006/relationships/image" Target="media/image49.png"/><Relationship Id="rId64" Type="http://schemas.openxmlformats.org/officeDocument/2006/relationships/image" Target="media/image57.png"/><Relationship Id="rId69" Type="http://schemas.openxmlformats.org/officeDocument/2006/relationships/image" Target="media/image62.png"/><Relationship Id="rId77" Type="http://schemas.openxmlformats.org/officeDocument/2006/relationships/image" Target="media/image70.png"/><Relationship Id="rId8" Type="http://schemas.openxmlformats.org/officeDocument/2006/relationships/image" Target="media/image1.png"/><Relationship Id="rId51" Type="http://schemas.openxmlformats.org/officeDocument/2006/relationships/image" Target="media/image44.png"/><Relationship Id="rId72" Type="http://schemas.openxmlformats.org/officeDocument/2006/relationships/image" Target="media/image65.png"/><Relationship Id="rId80" Type="http://schemas.openxmlformats.org/officeDocument/2006/relationships/image" Target="media/image73.png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image" Target="media/image26.png"/><Relationship Id="rId38" Type="http://schemas.openxmlformats.org/officeDocument/2006/relationships/image" Target="media/image31.png"/><Relationship Id="rId46" Type="http://schemas.openxmlformats.org/officeDocument/2006/relationships/image" Target="media/image39.png"/><Relationship Id="rId59" Type="http://schemas.openxmlformats.org/officeDocument/2006/relationships/image" Target="media/image52.png"/><Relationship Id="rId67" Type="http://schemas.openxmlformats.org/officeDocument/2006/relationships/image" Target="media/image60.png"/><Relationship Id="rId20" Type="http://schemas.openxmlformats.org/officeDocument/2006/relationships/image" Target="media/image13.png"/><Relationship Id="rId41" Type="http://schemas.openxmlformats.org/officeDocument/2006/relationships/image" Target="media/image34.png"/><Relationship Id="rId54" Type="http://schemas.openxmlformats.org/officeDocument/2006/relationships/image" Target="media/image47.png"/><Relationship Id="rId62" Type="http://schemas.openxmlformats.org/officeDocument/2006/relationships/image" Target="media/image55.png"/><Relationship Id="rId70" Type="http://schemas.openxmlformats.org/officeDocument/2006/relationships/image" Target="media/image63.png"/><Relationship Id="rId75" Type="http://schemas.openxmlformats.org/officeDocument/2006/relationships/image" Target="media/image68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image" Target="media/image29.png"/><Relationship Id="rId49" Type="http://schemas.openxmlformats.org/officeDocument/2006/relationships/image" Target="media/image42.png"/><Relationship Id="rId57" Type="http://schemas.openxmlformats.org/officeDocument/2006/relationships/image" Target="media/image5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6A76312-DCD3-4212-AA69-4949AE9E63F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44</TotalTime>
  <Pages>27</Pages>
  <Words>1570</Words>
  <Characters>8952</Characters>
  <Application>Microsoft Office Word</Application>
  <DocSecurity>0</DocSecurity>
  <Lines>74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5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hmad Ardhy Ansyah</dc:creator>
  <cp:keywords/>
  <dc:description/>
  <cp:lastModifiedBy>Ahmad Ardhy Ansyah</cp:lastModifiedBy>
  <cp:revision>19</cp:revision>
  <dcterms:created xsi:type="dcterms:W3CDTF">2022-10-06T20:14:00Z</dcterms:created>
  <dcterms:modified xsi:type="dcterms:W3CDTF">2022-10-07T11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f467ce99-3994-3532-b3e6-4e3fe1506488</vt:lpwstr>
  </property>
  <property fmtid="{D5CDD505-2E9C-101B-9397-08002B2CF9AE}" pid="4" name="Mendeley Citation Style_1">
    <vt:lpwstr>http://www.zotero.org/styles/harvard1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deprecated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